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6135AA04" w14:textId="77777777" w:rsidR="0025589C" w:rsidRDefault="0025589C" w:rsidP="00C34C28"/>
    <w:p w14:paraId="2E83FF44" w14:textId="61BF8608"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Maayan Bibi</w:t>
      </w:r>
      <w:r w:rsidR="00B1770B" w:rsidRPr="00297A49">
        <w:rPr>
          <w:rFonts w:asciiTheme="majorBidi" w:hAnsiTheme="majorBidi"/>
          <w:b/>
          <w:bCs/>
          <w:vertAlign w:val="superscript"/>
        </w:rPr>
        <w:t>3</w:t>
      </w:r>
      <w:r w:rsidRPr="00297A49">
        <w:rPr>
          <w:rFonts w:asciiTheme="majorBidi" w:hAnsiTheme="majorBidi"/>
          <w:b/>
          <w:bCs/>
        </w:rPr>
        <w:t xml:space="preserve">, </w:t>
      </w:r>
      <w:r w:rsidR="00DD161B" w:rsidRPr="00C34C28">
        <w:rPr>
          <w:rFonts w:asciiTheme="majorBidi" w:hAnsiTheme="majorBidi"/>
          <w:b/>
          <w:bCs/>
          <w:highlight w:val="yellow"/>
        </w:rPr>
        <w:t>Kedar Karkare</w:t>
      </w:r>
      <w:r w:rsidR="00DD161B" w:rsidRPr="00C34C28">
        <w:rPr>
          <w:rFonts w:asciiTheme="majorBidi" w:hAnsiTheme="majorBidi"/>
          <w:highlight w:val="yellow"/>
          <w:vertAlign w:val="superscript"/>
        </w:rPr>
        <w:t>4</w:t>
      </w:r>
      <w:r w:rsidR="00DD161B" w:rsidRPr="00297A49">
        <w:rPr>
          <w:rFonts w:asciiTheme="majorBidi" w:hAnsiTheme="majorBidi"/>
          <w:b/>
          <w:bCs/>
        </w:rPr>
        <w:t xml:space="preserve">, </w:t>
      </w:r>
      <w:r w:rsidRPr="00297A49">
        <w:rPr>
          <w:rFonts w:asciiTheme="majorBidi" w:hAnsiTheme="majorBidi"/>
          <w:b/>
          <w:bCs/>
        </w:rPr>
        <w:t>Uri Obolski</w:t>
      </w:r>
      <w:r w:rsidRPr="00297A49">
        <w:rPr>
          <w:rFonts w:asciiTheme="majorBidi" w:hAnsiTheme="majorBidi"/>
          <w:b/>
          <w:bCs/>
          <w:vertAlign w:val="superscript"/>
        </w:rPr>
        <w:t>1</w:t>
      </w:r>
      <w:r w:rsidR="001B1B6B" w:rsidRPr="00297A49">
        <w:rPr>
          <w:rFonts w:asciiTheme="majorBidi" w:hAnsiTheme="majorBidi"/>
          <w:b/>
          <w:bCs/>
          <w:vertAlign w:val="superscript"/>
        </w:rPr>
        <w:t>,</w:t>
      </w:r>
      <w:r w:rsidR="00DD161B" w:rsidRPr="00297A49">
        <w:rPr>
          <w:rFonts w:asciiTheme="majorBidi" w:hAnsiTheme="majorBidi"/>
          <w:b/>
          <w:bCs/>
          <w:vertAlign w:val="superscript"/>
        </w:rPr>
        <w:t>6</w:t>
      </w:r>
      <w:r w:rsidRPr="00297A49">
        <w:rPr>
          <w:rFonts w:asciiTheme="majorBidi" w:hAnsiTheme="majorBidi"/>
          <w:b/>
          <w:bCs/>
        </w:rPr>
        <w:t>,</w:t>
      </w:r>
      <w:r w:rsidR="00B1770B" w:rsidRPr="00297A49">
        <w:rPr>
          <w:rFonts w:asciiTheme="majorBidi" w:hAnsiTheme="majorBidi"/>
          <w:b/>
          <w:bCs/>
        </w:rPr>
        <w:t xml:space="preserve"> Marcus W. Feldman</w:t>
      </w:r>
      <w:r w:rsidR="00B1770B" w:rsidRPr="00297A49">
        <w:rPr>
          <w:rFonts w:asciiTheme="majorBidi" w:hAnsiTheme="majorBidi"/>
          <w:b/>
          <w:bCs/>
          <w:vertAlign w:val="superscript"/>
        </w:rPr>
        <w:t>2</w:t>
      </w:r>
      <w:r w:rsidR="00B1770B" w:rsidRPr="00297A49">
        <w:rPr>
          <w:rFonts w:asciiTheme="majorBidi" w:hAnsiTheme="majorBidi"/>
          <w:b/>
          <w:bCs/>
        </w:rPr>
        <w:t>,</w:t>
      </w:r>
      <w:r w:rsidR="00DD161B" w:rsidRPr="00297A49">
        <w:rPr>
          <w:rFonts w:asciiTheme="majorBidi" w:hAnsiTheme="majorBidi"/>
          <w:b/>
          <w:bCs/>
        </w:rPr>
        <w:t xml:space="preserve"> </w:t>
      </w:r>
      <w:r w:rsidR="00DD161B" w:rsidRPr="00C34C28">
        <w:rPr>
          <w:rFonts w:asciiTheme="majorBidi" w:hAnsiTheme="majorBidi"/>
          <w:b/>
          <w:bCs/>
          <w:highlight w:val="yellow"/>
        </w:rPr>
        <w:t>Tim F. Cooper</w:t>
      </w:r>
      <w:r w:rsidR="00DD161B" w:rsidRPr="00C34C28">
        <w:rPr>
          <w:rFonts w:asciiTheme="majorBidi" w:hAnsiTheme="majorBidi"/>
          <w:b/>
          <w:bCs/>
          <w:highlight w:val="yellow"/>
          <w:vertAlign w:val="superscript"/>
        </w:rPr>
        <w:t>4,7</w:t>
      </w:r>
      <w:r w:rsidR="00DD161B" w:rsidRPr="00297A49">
        <w:rPr>
          <w:rFonts w:asciiTheme="majorBidi" w:hAnsiTheme="majorBidi"/>
          <w:b/>
          <w:bCs/>
        </w:rPr>
        <w:t>,</w:t>
      </w:r>
      <w:r w:rsidRPr="00297A49">
        <w:rPr>
          <w:rFonts w:asciiTheme="majorBidi" w:hAnsiTheme="majorBidi"/>
          <w:b/>
          <w:bCs/>
        </w:rPr>
        <w:t xml:space="preserve"> Judith Berman</w:t>
      </w:r>
      <w:r w:rsidR="00B1770B" w:rsidRPr="00297A49">
        <w:rPr>
          <w:rFonts w:asciiTheme="majorBidi" w:hAnsiTheme="majorBidi"/>
          <w:b/>
          <w:bCs/>
          <w:vertAlign w:val="superscript"/>
        </w:rPr>
        <w:t>3</w:t>
      </w:r>
      <w:r w:rsidRPr="00297A49">
        <w:rPr>
          <w:rFonts w:asciiTheme="majorBidi" w:hAnsiTheme="majorBidi"/>
          <w:b/>
          <w:bCs/>
          <w:vertAlign w:val="subscript"/>
        </w:rPr>
        <w:t>,</w:t>
      </w:r>
      <w:r w:rsidRPr="00297A49">
        <w:rPr>
          <w:rFonts w:asciiTheme="majorBidi" w:hAnsiTheme="majorBidi"/>
          <w:b/>
          <w:bCs/>
        </w:rPr>
        <w:t xml:space="preserve"> and Lilach Hadany</w:t>
      </w:r>
      <w:r w:rsidRPr="00297A49">
        <w:rPr>
          <w:rFonts w:asciiTheme="majorBidi" w:hAnsiTheme="majorBidi"/>
          <w:b/>
          <w:bCs/>
          <w:vertAlign w:val="superscript"/>
        </w:rPr>
        <w:t>1</w:t>
      </w:r>
    </w:p>
    <w:p w14:paraId="1F03C30C" w14:textId="77777777" w:rsidR="007A7F01" w:rsidRPr="0025589C" w:rsidRDefault="007A7F01" w:rsidP="00C34C28"/>
    <w:p w14:paraId="6E5E5EED" w14:textId="1DADA28F"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F76D936" w14:textId="0B1893D1"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56C9373" w14:textId="3A66663E"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056D1BBD" w14:textId="03E89D7E"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58483CBE" w14:textId="20EF2AC1"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2F5255B9" w14:textId="2978C816"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159A96AE" w14:textId="4263A3B0"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w:t>
      </w:r>
      <w:r w:rsidRPr="00C34C28">
        <w:rPr>
          <w:sz w:val="20"/>
          <w:szCs w:val="20"/>
        </w:rPr>
        <w:t>, New Zealand</w:t>
      </w:r>
    </w:p>
    <w:p w14:paraId="0725FE68" w14:textId="77777777" w:rsidR="00A01FC3" w:rsidRDefault="00A01FC3" w:rsidP="00C34C28"/>
    <w:p w14:paraId="1FEB6EB4" w14:textId="3AF57502"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5C05F0D" w14:textId="77777777" w:rsidR="001B1B6B" w:rsidRDefault="001B1B6B" w:rsidP="00C34C28"/>
    <w:p w14:paraId="38C82290" w14:textId="187DA660" w:rsidR="007A7F01" w:rsidRDefault="00A10657" w:rsidP="00C34C28">
      <w:r w:rsidRPr="00A10657">
        <w:rPr>
          <w:b/>
          <w:bCs/>
        </w:rPr>
        <w:t>Keywords</w:t>
      </w:r>
      <w:r>
        <w:t>: population dynamics, microbial growth, competition model, experimental evolu</w:t>
      </w:r>
      <w:r w:rsidR="00AA541D">
        <w:t>t</w:t>
      </w:r>
      <w:r>
        <w:t>ion</w:t>
      </w:r>
    </w:p>
    <w:p w14:paraId="1EB48716" w14:textId="77777777" w:rsidR="00297A49" w:rsidRPr="0025589C" w:rsidRDefault="00297A49" w:rsidP="00C34C28"/>
    <w:p w14:paraId="285856DC" w14:textId="77777777" w:rsidR="00297A49" w:rsidRDefault="00297A49" w:rsidP="00C34C28">
      <w:pPr>
        <w:spacing w:after="200"/>
        <w:rPr>
          <w:rFonts w:eastAsiaTheme="majorEastAsia"/>
          <w:b/>
          <w:bCs/>
          <w:kern w:val="32"/>
          <w:sz w:val="28"/>
          <w:szCs w:val="28"/>
        </w:rPr>
      </w:pPr>
      <w:r>
        <w:br w:type="page"/>
      </w:r>
    </w:p>
    <w:p w14:paraId="70E2D077" w14:textId="4B58CA5E" w:rsidR="007A7F01" w:rsidRPr="00DC34E1" w:rsidRDefault="007A7F01" w:rsidP="00C34C28">
      <w:pPr>
        <w:pStyle w:val="Heading1"/>
        <w:spacing w:line="360" w:lineRule="auto"/>
        <w:ind w:firstLine="284"/>
      </w:pPr>
      <w:r w:rsidRPr="00DC34E1">
        <w:lastRenderedPageBreak/>
        <w:t>Abstract</w:t>
      </w:r>
    </w:p>
    <w:p w14:paraId="713842BD" w14:textId="76EF5C85"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E661E" w:rsidRPr="00C34C28">
        <w:rPr>
          <w:highlight w:val="yellow"/>
        </w:rPr>
        <w:t xml:space="preserve">and </w:t>
      </w:r>
      <w:r w:rsidR="001C0D12" w:rsidRPr="00C34C28">
        <w:rPr>
          <w:highlight w:val="yellow"/>
        </w:rPr>
        <w:t>demonstrate</w:t>
      </w:r>
      <w:r w:rsidR="001C0D12">
        <w:t xml:space="preserve"> this new approach using</w:t>
      </w:r>
      <w:r w:rsidR="001C0D12">
        <w:t xml:space="preserve"> experiments with</w:t>
      </w:r>
      <w:r w:rsidR="001C0D12">
        <w:t xml:space="preserve">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C34C28"/>
    <w:p w14:paraId="708B52C2" w14:textId="77777777" w:rsidR="00200C88" w:rsidRDefault="00200C88" w:rsidP="00C34C28">
      <w:pPr>
        <w:spacing w:after="200"/>
        <w:rPr>
          <w:rFonts w:eastAsiaTheme="majorEastAsia"/>
          <w:b/>
          <w:bCs/>
          <w:kern w:val="32"/>
          <w:sz w:val="32"/>
          <w:szCs w:val="32"/>
        </w:rPr>
      </w:pPr>
      <w:r>
        <w:br w:type="page"/>
      </w:r>
    </w:p>
    <w:p w14:paraId="4922ACCA" w14:textId="732BC0AB" w:rsidR="00577682" w:rsidRPr="0025589C" w:rsidRDefault="00577682" w:rsidP="00C34C28">
      <w:pPr>
        <w:pStyle w:val="Heading1"/>
        <w:spacing w:line="360" w:lineRule="auto"/>
        <w:ind w:firstLine="284"/>
      </w:pPr>
      <w:r w:rsidRPr="0025589C">
        <w:lastRenderedPageBreak/>
        <w:t>Introduction</w:t>
      </w:r>
    </w:p>
    <w:p w14:paraId="38E6783D" w14:textId="0BEDC06A"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218E9B88" w:rsidR="00285E7E" w:rsidRPr="0025589C" w:rsidRDefault="007A7F01" w:rsidP="00C34C28">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cell populations. The simplest way to infer fitness from growth curves is to estimate the growth rate</w:t>
      </w:r>
      <w:r w:rsidR="00C016FF">
        <w:t xml:space="preserve"> </w:t>
      </w:r>
      <w:r w:rsidR="00C016FF" w:rsidRPr="00C34C28">
        <w:rPr>
          <w:highlight w:val="yellow"/>
        </w:rPr>
        <w:t>(i.e. Malthusian parameter)</w:t>
      </w:r>
      <w:r w:rsidRPr="0025589C">
        <w:t xml:space="preserve"> during the exponential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2004757D" w14:textId="77777777" w:rsidR="00667056" w:rsidRDefault="00667056" w:rsidP="00C34C28">
      <w:pPr>
        <w:spacing w:after="200"/>
      </w:pPr>
      <w:bookmarkStart w:id="0" w:name="_Ref453682586"/>
    </w:p>
    <w:p w14:paraId="2D0F065C" w14:textId="3A12A5BF" w:rsidR="00FE4A98" w:rsidRPr="00FB2C01" w:rsidRDefault="00F87A35" w:rsidP="00C34C28">
      <w:pPr>
        <w:spacing w:after="200"/>
        <w:rPr>
          <w:b/>
          <w:bCs/>
          <w:sz w:val="22"/>
          <w:szCs w:val="22"/>
        </w:rPr>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0"/>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r w:rsidRPr="00876E70">
        <w:rPr>
          <w:b w:val="0"/>
          <w:bCs w:val="0"/>
          <w:i/>
          <w:iCs/>
          <w:color w:val="auto"/>
          <w:sz w:val="22"/>
          <w:szCs w:val="22"/>
        </w:rPr>
        <w:t>dN/dt</w:t>
      </w:r>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E988C6B" w14:textId="0B833B95" w:rsidR="005E5082" w:rsidRPr="0025589C" w:rsidRDefault="001B1CBA" w:rsidP="00C34C28">
      <w:pPr>
        <w:spacing w:after="20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C016FF">
        <w:t xml:space="preserve"> </w:t>
      </w:r>
      <w:r w:rsidR="00C016FF">
        <w:t xml:space="preserve">- </w:t>
      </w:r>
      <w:r w:rsidR="000F5DC3" w:rsidRPr="0025589C">
        <w:t>a reference strain and a strain of interest</w:t>
      </w:r>
      <w:r w:rsidR="00C016FF">
        <w:t xml:space="preserve"> - </w:t>
      </w:r>
      <w:r w:rsidR="007A7F01" w:rsidRPr="0025589C">
        <w:t>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C34C28">
        <w:rPr>
          <w:highlight w:val="yellow"/>
        </w:rPr>
        <w:t xml:space="preserve">The </w:t>
      </w:r>
      <w:r w:rsidR="00C016FF" w:rsidRPr="00C34C28">
        <w:rPr>
          <w:highlight w:val="yellow"/>
        </w:rPr>
        <w:t>relative fitness</w:t>
      </w:r>
      <w:r w:rsidR="007A7F01" w:rsidRPr="00C34C28">
        <w:rPr>
          <w:highlight w:val="yellow"/>
        </w:rPr>
        <w:t xml:space="preserve"> of the strains of interest </w:t>
      </w:r>
      <w:r w:rsidR="002C4B07" w:rsidRPr="00C34C28">
        <w:rPr>
          <w:highlight w:val="yellow"/>
        </w:rPr>
        <w:t>are</w:t>
      </w:r>
      <w:r w:rsidR="000F5DC3" w:rsidRPr="00C34C28">
        <w:rPr>
          <w:highlight w:val="yellow"/>
        </w:rPr>
        <w:t xml:space="preserve"> </w:t>
      </w:r>
      <w:r w:rsidR="00DF7C4C" w:rsidRPr="00C34C28">
        <w:rPr>
          <w:highlight w:val="yellow"/>
        </w:rPr>
        <w:t>then</w:t>
      </w:r>
      <w:r w:rsidR="007A7F01" w:rsidRPr="00C34C28">
        <w:rPr>
          <w:highlight w:val="yellow"/>
        </w:rPr>
        <w:t xml:space="preserve"> estimated from changes in the frequencies </w:t>
      </w:r>
      <w:r w:rsidR="000F5DC3" w:rsidRPr="00C34C28">
        <w:rPr>
          <w:highlight w:val="yellow"/>
        </w:rPr>
        <w:t xml:space="preserve">of the strains </w:t>
      </w:r>
      <w:r w:rsidR="007A7F01" w:rsidRPr="00C34C28">
        <w:rPr>
          <w:highlight w:val="yellow"/>
        </w:rPr>
        <w:t>during the competition experiment</w:t>
      </w:r>
      <w:r w:rsidR="007A7F01" w:rsidRPr="0025589C">
        <w:t xml:space="preserve">. </w:t>
      </w:r>
      <w:r w:rsidR="000F5DC3">
        <w:t>Such competition experiments</w:t>
      </w:r>
      <w:r w:rsidR="007A7F01" w:rsidRPr="0025589C">
        <w:t xml:space="preserve"> can </w:t>
      </w:r>
      <w:r w:rsidR="002C4B07">
        <w:t>allow</w:t>
      </w:r>
      <w:r w:rsidR="007A7F01" w:rsidRPr="0025589C">
        <w:t xml:space="preserve"> relati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7A655777" w:rsidR="007A7F01" w:rsidRPr="0025589C" w:rsidRDefault="007A7F01" w:rsidP="00C34C28">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C016FF">
        <w:rPr>
          <w:noProof/>
        </w:rPr>
        <w:t xml:space="preserve"> </w:t>
      </w:r>
      <w:r w:rsidR="00C016FF" w:rsidRPr="00C34C28">
        <w:rPr>
          <w:noProof/>
          <w:highlight w:val="yellow"/>
        </w:rPr>
        <w:t>and to be grown together in a mixed culture under identical environmental conditions</w:t>
      </w:r>
      <w:r w:rsidRPr="00C34C28">
        <w:rPr>
          <w:highlight w:val="yellow"/>
        </w:rPr>
        <w:t>.</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w:t>
      </w:r>
      <w:r w:rsidR="00C016FF">
        <w:t xml:space="preserve"> </w:t>
      </w:r>
      <w:r w:rsidR="00C016FF" w:rsidRPr="00C34C28">
        <w:rPr>
          <w:highlight w:val="yellow"/>
        </w:rPr>
        <w:t xml:space="preserve">and for measuring </w:t>
      </w:r>
      <w:r w:rsidR="00667056">
        <w:rPr>
          <w:highlight w:val="yellow"/>
        </w:rPr>
        <w:t xml:space="preserve">the </w:t>
      </w:r>
      <w:r w:rsidR="00C016FF" w:rsidRPr="00C34C28">
        <w:rPr>
          <w:highlight w:val="yellow"/>
        </w:rPr>
        <w:t xml:space="preserve">fitness </w:t>
      </w:r>
      <w:r w:rsidR="00667056">
        <w:rPr>
          <w:highlight w:val="yellow"/>
        </w:rPr>
        <w:t>effect</w:t>
      </w:r>
      <w:r w:rsidR="00C016FF" w:rsidRPr="00C34C28">
        <w:rPr>
          <w:highlight w:val="yellow"/>
        </w:rPr>
        <w:t xml:space="preserve"> </w:t>
      </w:r>
      <w:r w:rsidR="00667056">
        <w:rPr>
          <w:highlight w:val="yellow"/>
        </w:rPr>
        <w:t xml:space="preserve">of </w:t>
      </w:r>
      <w:r w:rsidR="00C016FF" w:rsidRPr="00C34C28">
        <w:rPr>
          <w:highlight w:val="yellow"/>
        </w:rPr>
        <w:t>environment</w:t>
      </w:r>
      <w:r w:rsidR="00667056">
        <w:rPr>
          <w:highlight w:val="yellow"/>
        </w:rPr>
        <w:t>al change</w:t>
      </w:r>
      <w:r w:rsidRPr="0025589C">
        <w:t>.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r w:rsidR="004A431F" w:rsidRPr="00667056">
        <w:rPr>
          <w:rFonts w:eastAsia="Times New Roman"/>
        </w:rPr>
        <w:t>it is hard to infer</w:t>
      </w:r>
      <w:r w:rsidR="004A431F" w:rsidRPr="00667056">
        <w:rPr>
          <w:rFonts w:eastAsia="Times New Roman"/>
        </w:rPr>
        <w:t xml:space="preserve"> </w:t>
      </w:r>
      <w:r w:rsidR="00F34555" w:rsidRPr="00667056">
        <w:rPr>
          <w:rFonts w:eastAsia="Times New Roman"/>
        </w:rPr>
        <w:t xml:space="preserve">how differences in growth during </w:t>
      </w:r>
      <w:r w:rsidR="004A431F" w:rsidRPr="00667056">
        <w:rPr>
          <w:rFonts w:eastAsia="Times New Roman"/>
        </w:rPr>
        <w:t xml:space="preserve">various </w:t>
      </w:r>
      <w:r w:rsidR="00F34555" w:rsidRPr="00667056">
        <w:rPr>
          <w:rFonts w:eastAsia="Times New Roman"/>
        </w:rPr>
        <w:t xml:space="preserve">growth phases </w:t>
      </w:r>
      <w:r w:rsidR="00667056" w:rsidRPr="00C34C28">
        <w:rPr>
          <w:rFonts w:eastAsia="Times New Roman"/>
        </w:rPr>
        <w:t>affect</w:t>
      </w:r>
      <w:r w:rsidR="004A431F" w:rsidRPr="00667056">
        <w:rPr>
          <w:rFonts w:eastAsia="Times New Roman"/>
        </w:rPr>
        <w:t xml:space="preserve"> </w:t>
      </w:r>
      <w:r w:rsidR="00F34555" w:rsidRPr="00667056">
        <w:rPr>
          <w:rFonts w:eastAsia="Times New Roman"/>
        </w:rPr>
        <w:t>relative fitness</w:t>
      </w:r>
      <w:r w:rsidR="004A431F" w:rsidRPr="00667056">
        <w:rPr>
          <w:rFonts w:eastAsia="Times New Roman"/>
        </w:rPr>
        <w:t xml:space="preserve"> in competitions</w:t>
      </w:r>
      <w:r w:rsidR="00F34555" w:rsidRPr="00667056">
        <w:rPr>
          <w:rFonts w:eastAsia="Times New Roman"/>
        </w:rPr>
        <w:t>.</w:t>
      </w:r>
      <w:r w:rsidRPr="00667056">
        <w:t xml:space="preserve"> </w:t>
      </w:r>
    </w:p>
    <w:p w14:paraId="3A0F3D15" w14:textId="1CD95AA2" w:rsidR="000F5DC3" w:rsidRDefault="007A7F01" w:rsidP="00C34C28">
      <w:pPr>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r w:rsidR="00321833">
        <w:t xml:space="preserve"> We validate this approach</w:t>
      </w:r>
      <w:r w:rsidR="00667056">
        <w:t>,</w:t>
      </w:r>
      <w:r w:rsidR="00321833">
        <w:t xml:space="preserve"> </w:t>
      </w:r>
      <w:r w:rsidR="00321833" w:rsidRPr="00C34C28">
        <w:rPr>
          <w:highlight w:val="yellow"/>
        </w:rPr>
        <w:t xml:space="preserve">and demonstrate its application for </w:t>
      </w:r>
      <w:r w:rsidR="00667056">
        <w:rPr>
          <w:highlight w:val="yellow"/>
        </w:rPr>
        <w:t>estimating</w:t>
      </w:r>
      <w:r w:rsidR="00321833" w:rsidRPr="00C34C28">
        <w:rPr>
          <w:highlight w:val="yellow"/>
        </w:rPr>
        <w:t xml:space="preserve"> the </w:t>
      </w:r>
      <w:r w:rsidR="00321833" w:rsidRPr="00C34C28">
        <w:rPr>
          <w:highlight w:val="yellow"/>
        </w:rPr>
        <w:t xml:space="preserve">relative </w:t>
      </w:r>
      <w:r w:rsidR="00321833" w:rsidRPr="00C34C28">
        <w:rPr>
          <w:highlight w:val="yellow"/>
        </w:rPr>
        <w:t xml:space="preserve">fitness </w:t>
      </w:r>
      <w:r w:rsidR="00667056">
        <w:rPr>
          <w:highlight w:val="yellow"/>
        </w:rPr>
        <w:t>cost of protein expression</w:t>
      </w:r>
      <w:r w:rsidR="00321833" w:rsidRPr="00C34C28">
        <w:rPr>
          <w:highlight w:val="yellow"/>
        </w:rPr>
        <w:t>.</w:t>
      </w:r>
      <w:r w:rsidR="00321833">
        <w:t xml:space="preserve"> </w:t>
      </w:r>
    </w:p>
    <w:p w14:paraId="37F5D5EE" w14:textId="4051BCF0" w:rsidR="00250AF2" w:rsidRDefault="003B532C" w:rsidP="00C34C28">
      <w:pPr>
        <w:keepNext/>
        <w:jc w:val="center"/>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rsidP="00C34C28">
      <w:pPr>
        <w:pStyle w:val="Heading1"/>
        <w:spacing w:line="360" w:lineRule="auto"/>
        <w:ind w:firstLine="284"/>
      </w:pPr>
      <w:r w:rsidRPr="0025589C">
        <w:lastRenderedPageBreak/>
        <w:t xml:space="preserve">Results </w:t>
      </w:r>
    </w:p>
    <w:p w14:paraId="5D143D73" w14:textId="60A37D76" w:rsidR="00BF5556" w:rsidRDefault="00A66911" w:rsidP="00C34C28">
      <w:r>
        <w:rPr>
          <w:iCs/>
        </w:rPr>
        <w:t>First,</w:t>
      </w:r>
      <w:r>
        <w:rPr>
          <w:iCs/>
        </w:rPr>
        <w:t xml:space="preserve"> </w:t>
      </w:r>
      <w:r>
        <w:rPr>
          <w:iCs/>
        </w:rPr>
        <w:t>we describe o</w:t>
      </w:r>
      <w:r w:rsidRPr="0025589C">
        <w:rPr>
          <w:iCs/>
        </w:rPr>
        <w:t>ur</w:t>
      </w:r>
      <w:r w:rsidRPr="0025589C">
        <w:t xml:space="preserve"> </w:t>
      </w:r>
      <w:r w:rsidR="00BF5556" w:rsidRPr="0025589C">
        <w:t>approach</w:t>
      </w:r>
      <w:r>
        <w:t xml:space="preserve">, </w:t>
      </w:r>
      <w:r>
        <w:t xml:space="preserve">which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 xml:space="preserve">Second, we </w:t>
      </w:r>
      <w:r>
        <w:t xml:space="preserve">describe an experimental validation of our </w:t>
      </w:r>
      <w:r w:rsidR="00BF5556" w:rsidRPr="0025589C">
        <w:t>approach</w:t>
      </w:r>
      <w:r>
        <w:t>,</w:t>
      </w:r>
      <w:r w:rsidR="00BF5556" w:rsidRPr="0025589C">
        <w:t xml:space="preserve"> </w:t>
      </w:r>
      <w:r>
        <w:t xml:space="preserve">in which we </w:t>
      </w:r>
      <w:r w:rsidR="00BF5556" w:rsidRPr="0025589C">
        <w:t xml:space="preserve">measured growth of two </w:t>
      </w:r>
      <w:r w:rsidR="00BF5556" w:rsidRPr="0025589C">
        <w:rPr>
          <w:i/>
          <w:iCs/>
        </w:rPr>
        <w:t>E</w:t>
      </w:r>
      <w:r w:rsidR="00BF5556">
        <w:rPr>
          <w:i/>
          <w:iCs/>
        </w:rPr>
        <w:t>scherichia</w:t>
      </w:r>
      <w:r w:rsidR="00BF5556" w:rsidRPr="0025589C">
        <w:rPr>
          <w:i/>
          <w:iCs/>
        </w:rPr>
        <w:t xml:space="preserve"> coli </w:t>
      </w:r>
      <w:r w:rsidR="00BF5556" w:rsidRPr="0025589C">
        <w:t>strains in mono- and mixed culture over time</w:t>
      </w:r>
      <w:r>
        <w:t xml:space="preserve">, </w:t>
      </w:r>
      <w:r w:rsidR="00BF5556" w:rsidRPr="0025589C">
        <w:t>used our approach to predict the relative frequencies of both strains in the mixed culture</w:t>
      </w:r>
      <w:r>
        <w:t xml:space="preserve">, and </w:t>
      </w:r>
      <w:r w:rsidR="00BF5556" w:rsidRPr="0025589C">
        <w:t>compared these predictions to empirical measurements of strain</w:t>
      </w:r>
      <w:r w:rsidR="00BF5556">
        <w:t xml:space="preserve"> relative</w:t>
      </w:r>
      <w:r w:rsidR="00BF5556" w:rsidRPr="0025589C">
        <w:t xml:space="preserve"> frequencies.</w:t>
      </w:r>
      <w:r>
        <w:t xml:space="preserve"> </w:t>
      </w:r>
      <w:r w:rsidR="00667056">
        <w:rPr>
          <w:highlight w:val="yellow"/>
        </w:rPr>
        <w:t>Third</w:t>
      </w:r>
      <w:r w:rsidRPr="00C34C28">
        <w:rPr>
          <w:highlight w:val="yellow"/>
        </w:rPr>
        <w:t xml:space="preserve">, we </w:t>
      </w:r>
      <w:r w:rsidRPr="00C34C28">
        <w:rPr>
          <w:highlight w:val="yellow"/>
        </w:rPr>
        <w:t>describe</w:t>
      </w:r>
      <w:r w:rsidRPr="00C34C28">
        <w:rPr>
          <w:highlight w:val="yellow"/>
        </w:rPr>
        <w:t xml:space="preserve"> </w:t>
      </w:r>
      <w:r w:rsidRPr="00C34C28">
        <w:rPr>
          <w:highlight w:val="yellow"/>
        </w:rPr>
        <w:t xml:space="preserve">an independent </w:t>
      </w:r>
      <w:r w:rsidR="00667056">
        <w:rPr>
          <w:highlight w:val="yellow"/>
        </w:rPr>
        <w:t xml:space="preserve">validation of our </w:t>
      </w:r>
      <w:r w:rsidRPr="00C34C28">
        <w:rPr>
          <w:highlight w:val="yellow"/>
        </w:rPr>
        <w:t xml:space="preserve">approach </w:t>
      </w:r>
      <w:r w:rsidRPr="00C34C28">
        <w:rPr>
          <w:highlight w:val="yellow"/>
        </w:rPr>
        <w:t>and</w:t>
      </w:r>
      <w:r w:rsidRPr="00C34C28">
        <w:rPr>
          <w:highlight w:val="yellow"/>
        </w:rPr>
        <w:t xml:space="preserve"> </w:t>
      </w:r>
      <w:r w:rsidRPr="00C34C28">
        <w:rPr>
          <w:highlight w:val="yellow"/>
        </w:rPr>
        <w:t xml:space="preserve">demonstrate </w:t>
      </w:r>
      <w:r w:rsidR="00667056">
        <w:rPr>
          <w:highlight w:val="yellow"/>
        </w:rPr>
        <w:t xml:space="preserve">its application for estimating </w:t>
      </w:r>
      <w:r w:rsidR="00667056">
        <w:rPr>
          <w:highlight w:val="yellow"/>
        </w:rPr>
        <w:t xml:space="preserve">the </w:t>
      </w:r>
      <w:r w:rsidRPr="00C34C28">
        <w:rPr>
          <w:highlight w:val="yellow"/>
        </w:rPr>
        <w:t xml:space="preserve">relative fitness </w:t>
      </w:r>
      <w:r w:rsidR="00667056">
        <w:rPr>
          <w:highlight w:val="yellow"/>
        </w:rPr>
        <w:t xml:space="preserve">of expressing the </w:t>
      </w:r>
      <w:r w:rsidR="00667056">
        <w:rPr>
          <w:i/>
          <w:iCs/>
          <w:highlight w:val="yellow"/>
        </w:rPr>
        <w:t>lac</w:t>
      </w:r>
      <w:r w:rsidR="00667056">
        <w:rPr>
          <w:highlight w:val="yellow"/>
        </w:rPr>
        <w:t xml:space="preserve"> operon</w:t>
      </w:r>
      <w:r w:rsidR="00667056">
        <w:rPr>
          <w:highlight w:val="yellow"/>
        </w:rPr>
        <w:t>.</w:t>
      </w:r>
    </w:p>
    <w:p w14:paraId="63E868BE" w14:textId="0117DCB9"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348F0779" w14:textId="58BB88E2" w:rsidR="009D5CE5" w:rsidRDefault="000F5DC3" w:rsidP="00C34C28">
      <w:r>
        <w:t>Three</w:t>
      </w:r>
      <w:r w:rsidR="00A10657">
        <w:t xml:space="preserve"> </w:t>
      </w:r>
      <w:r w:rsidR="00DC3BC6" w:rsidRPr="0025589C">
        <w:t>experiments</w:t>
      </w:r>
      <w:r w:rsidR="00A10657">
        <w:t xml:space="preserve"> (marked A, B, and C)</w:t>
      </w:r>
      <w:r w:rsidR="00DC3BC6" w:rsidRPr="0025589C">
        <w:t xml:space="preserve"> </w:t>
      </w:r>
      <w:r>
        <w:t>were performed</w:t>
      </w:r>
      <w:r w:rsidR="00A86C18">
        <w:t xml:space="preserve"> at the Berman and Hadany labs (Tel Aviv University)</w:t>
      </w:r>
      <w:r>
        <w:t xml:space="preserve">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r w:rsidR="00420670">
        <w:t xml:space="preserve">mono-culture </w:t>
      </w:r>
      <w:r w:rsidR="00DC3BC6" w:rsidRPr="0025589C">
        <w:t>s of the GFP strain</w:t>
      </w:r>
      <w:r w:rsidR="007E29CB">
        <w:t>;</w:t>
      </w:r>
      <w:r w:rsidR="00DC3BC6" w:rsidRPr="0025589C">
        <w:t xml:space="preserve"> 30 replicate </w:t>
      </w:r>
      <w:r w:rsidR="00420670">
        <w:t xml:space="preserve">mono-culture </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p>
    <w:p w14:paraId="4DEBB748" w14:textId="772A3FFF" w:rsidR="009D5CE5" w:rsidRDefault="009D5CE5" w:rsidP="00C34C28">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2C4B07">
        <w:t xml:space="preserve">. Experiment C </w:t>
      </w:r>
      <w:r w:rsidR="00CA59A5">
        <w:t xml:space="preserve">was performed as described for </w:t>
      </w:r>
      <w:r w:rsidRPr="00F3419E">
        <w:t>experiment A.</w:t>
      </w:r>
    </w:p>
    <w:p w14:paraId="1A246307" w14:textId="606F6E7E" w:rsidR="00DC3BC6" w:rsidRDefault="00DC3BC6" w:rsidP="00C34C28">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B5596A"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rsidP="00C34C28">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rsidP="00C34C28">
      <w:r w:rsidRPr="0025589C">
        <w:t>The Baranyi-Roberts differential equation (eq. 1) has a closed form solution:</w:t>
      </w:r>
    </w:p>
    <w:p w14:paraId="13A51C6F" w14:textId="4D16A008"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itial population</w:t>
      </w:r>
      <w:r w:rsidRPr="0025589C">
        <w:t xml:space="preserve"> density. For </w:t>
      </w:r>
      <w:r w:rsidR="00C11F86" w:rsidRPr="0025589C">
        <w:t xml:space="preserve">a </w:t>
      </w:r>
      <w:r w:rsidRPr="0025589C">
        <w:t>derivation of eq</w:t>
      </w:r>
      <w:r w:rsidR="003754D5">
        <w:t>s</w:t>
      </w:r>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494EC282" w14:textId="4EF0C8DD" w:rsidR="00CD1BEE" w:rsidRPr="00BF5556" w:rsidRDefault="00CD1BEE" w:rsidP="00C34C28"/>
    <w:p w14:paraId="4B00BCEA" w14:textId="77777777" w:rsidR="003E4705" w:rsidRPr="00BF5556" w:rsidRDefault="00C55F14" w:rsidP="00C34C28">
      <w:pPr>
        <w:pStyle w:val="Caption"/>
        <w:keepNext/>
        <w:spacing w:line="360" w:lineRule="auto"/>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3" w:name="_Ref453680217"/>
      <w:bookmarkEnd w:id="2"/>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rsidP="00C34C28">
      <w:pPr>
        <w:spacing w:after="200"/>
        <w:rPr>
          <w:b/>
          <w:bCs/>
        </w:rPr>
      </w:pPr>
      <w:r>
        <w:rPr>
          <w:b/>
          <w:bCs/>
        </w:rPr>
        <w:br w:type="page"/>
      </w:r>
    </w:p>
    <w:p w14:paraId="5649ABB3" w14:textId="0442CE34" w:rsidR="00AA2A67" w:rsidRPr="003602F8" w:rsidRDefault="003602F8" w:rsidP="00C34C28">
      <w:pPr>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261C418"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20700987" w14:textId="77777777" w:rsidR="00F82FDC" w:rsidRPr="0025589C" w:rsidRDefault="00F82FDC" w:rsidP="00C34C28">
            <w:pPr>
              <w:jc w:val="center"/>
              <w:rPr>
                <w:sz w:val="18"/>
                <w:szCs w:val="18"/>
              </w:rPr>
            </w:pPr>
          </w:p>
        </w:tc>
        <w:tc>
          <w:tcPr>
            <w:tcW w:w="0" w:type="dxa"/>
            <w:gridSpan w:val="2"/>
          </w:tcPr>
          <w:p w14:paraId="052A5697" w14:textId="78867CFE"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4488A77"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2DF4C622"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3DE85E5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1BAC99F9" w14:textId="77777777" w:rsidR="00F82FDC" w:rsidRPr="0025589C" w:rsidRDefault="00F82FDC" w:rsidP="00C34C28">
            <w:pPr>
              <w:rPr>
                <w:i/>
                <w:iCs/>
                <w:sz w:val="18"/>
                <w:szCs w:val="18"/>
              </w:rPr>
            </w:pPr>
            <w:r w:rsidRPr="0025589C">
              <w:rPr>
                <w:i/>
                <w:iCs/>
                <w:sz w:val="18"/>
                <w:szCs w:val="18"/>
              </w:rPr>
              <w:t>Strain</w:t>
            </w:r>
          </w:p>
          <w:p w14:paraId="479BA359" w14:textId="77777777" w:rsidR="00F82FDC" w:rsidRPr="0025589C" w:rsidRDefault="00F82FDC" w:rsidP="00C34C28">
            <w:pPr>
              <w:rPr>
                <w:sz w:val="18"/>
                <w:szCs w:val="18"/>
              </w:rPr>
            </w:pPr>
            <w:r w:rsidRPr="0025589C">
              <w:rPr>
                <w:i/>
                <w:iCs/>
                <w:sz w:val="18"/>
                <w:szCs w:val="18"/>
              </w:rPr>
              <w:t>Parameter</w:t>
            </w:r>
          </w:p>
        </w:tc>
        <w:tc>
          <w:tcPr>
            <w:tcW w:w="0" w:type="dxa"/>
          </w:tcPr>
          <w:p w14:paraId="38D66885" w14:textId="39C38CE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14749255" w14:textId="34736FD5"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571E7C74" w14:textId="09990120"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4799431C" w14:textId="33CFEB1B"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5DB06243" w14:textId="6BF387E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2B67D0E" w14:textId="3077C85E"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EBE4603"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67760A2"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7CC2EF74" w14:textId="2406B93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5D6935B7" w14:textId="58803FA3"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83EA1FF" w14:textId="07C6673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05D9786D" w14:textId="71E211B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02ED9756" w14:textId="11A0BB5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6FD37862" w14:textId="7A3C3DEB"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7400913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0490959E"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39C88E8A" w14:textId="30FD455C"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5E110A30" w14:textId="30A51B3A"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4EC0CD45" w14:textId="617383F9"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558FB73E" w14:textId="08CEA454"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0575A3F0" w14:textId="5E409AA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0D1EDC92" w14:textId="74204B11"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1E429E9B"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54D01CC9" w14:textId="6325A0C4"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4EED2635" w14:textId="7F5A98FC"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7ADF9B43" w14:textId="5F2CFB88"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F545BA3" w14:textId="279AD39E"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24C77A0" w14:textId="7A82CDF4"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1A95EEE6" w14:textId="1E77B4CF"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04FAA2C2" w14:textId="15ECBE3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699576C"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CCB67A3" w14:textId="49209B02"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2253D56C" w14:textId="51ABEF16"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052F57CB" w14:textId="1C454523"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0447CC22" w14:textId="79B5229F"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516EEF78" w14:textId="072406A0"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27E5B47F" w14:textId="304E2E3C"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324A472D" w14:textId="364930BF"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418A8EB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23BBAE6A" w14:textId="39AA0FAD"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721EECB9" w14:textId="4BFFFC6D"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276C7BB5" w14:textId="59F8ECFF"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7D28408" w14:textId="34FE1FE1"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321FE001" w14:textId="0C1EDAB5"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0BE14994" w14:textId="425085B2"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5CD0639E" w14:textId="30DFEC26"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C34C28">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rsidP="00C34C28">
      <w:pPr>
        <w:spacing w:after="200"/>
        <w:rPr>
          <w:rFonts w:eastAsiaTheme="majorEastAsia"/>
          <w:b/>
          <w:bCs/>
        </w:rPr>
      </w:pPr>
      <w:r>
        <w:br w:type="page"/>
      </w:r>
    </w:p>
    <w:p w14:paraId="0E5D477A" w14:textId="25D9C51E" w:rsidR="006C449D" w:rsidRPr="0025589C" w:rsidRDefault="00C02003" w:rsidP="00C34C28">
      <w:pPr>
        <w:pStyle w:val="Heading2"/>
        <w:spacing w:line="360" w:lineRule="auto"/>
        <w:ind w:firstLine="284"/>
      </w:pPr>
      <w:r w:rsidRPr="0025589C">
        <w:lastRenderedPageBreak/>
        <w:t>Estimat</w:t>
      </w:r>
      <w:r w:rsidR="00087440">
        <w:t>ing</w:t>
      </w:r>
      <w:r w:rsidRPr="0025589C">
        <w:t xml:space="preserve"> competition coefficients</w:t>
      </w:r>
    </w:p>
    <w:p w14:paraId="2FE588C9" w14:textId="150911F0"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rsidP="00C34C28">
            <w:pPr>
              <w:jc w:val="right"/>
              <w:rPr>
                <w:i/>
                <w:iCs/>
              </w:rPr>
            </w:pPr>
          </w:p>
        </w:tc>
        <w:tc>
          <w:tcPr>
            <w:tcW w:w="5103" w:type="dxa"/>
            <w:vAlign w:val="center"/>
          </w:tcPr>
          <w:p w14:paraId="62DACDDC" w14:textId="5A4547DD"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C34C28">
            <w:pPr>
              <w:jc w:val="right"/>
            </w:pPr>
            <w:r>
              <w:t>(</w:t>
            </w:r>
            <w:r w:rsidR="007A7F01" w:rsidRPr="0025589C">
              <w:t>3a</w:t>
            </w:r>
            <w:r>
              <w:t>)</w:t>
            </w:r>
          </w:p>
          <w:p w14:paraId="6509A934" w14:textId="77777777" w:rsidR="006D6E0A" w:rsidRPr="0025589C" w:rsidRDefault="006D6E0A" w:rsidP="00C34C28">
            <w:pPr>
              <w:jc w:val="right"/>
            </w:pPr>
          </w:p>
          <w:p w14:paraId="3EAD2335" w14:textId="7BF5CBEC" w:rsidR="007A7F01" w:rsidRPr="0025589C" w:rsidRDefault="00BF6B81" w:rsidP="00C34C28">
            <w:pPr>
              <w:jc w:val="right"/>
            </w:pPr>
            <w:r>
              <w:t>(</w:t>
            </w:r>
            <w:r w:rsidR="007A7F01" w:rsidRPr="0025589C">
              <w:t>3b</w:t>
            </w:r>
            <w:r>
              <w:t>)</w:t>
            </w:r>
          </w:p>
        </w:tc>
      </w:tr>
    </w:tbl>
    <w:p w14:paraId="69A40931" w14:textId="3A4A151D" w:rsidR="007A7F01" w:rsidRPr="0025589C" w:rsidRDefault="00833210" w:rsidP="00C34C28">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60386971" w:rsidR="004C78E5"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w:t>
      </w:r>
      <w:r w:rsidR="005327AF" w:rsidRPr="00DB4111">
        <w:rPr>
          <w:b/>
          <w:bCs/>
        </w:rPr>
        <w:t>Materials and Methods</w:t>
      </w:r>
      <w:r w:rsidR="00AA2374">
        <w:t xml:space="preserve"> fo</w:t>
      </w:r>
      <w:r w:rsidR="00CA59A5">
        <w:t>r additional details</w:t>
      </w:r>
      <w:r w:rsidR="007A7F01" w:rsidRPr="0025589C">
        <w:t>.</w:t>
      </w:r>
      <w:r w:rsidR="00CA59A5">
        <w:t xml:space="preserve"> Part of the strength of our approach stems from its 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p>
    <w:p w14:paraId="6F31FF92" w14:textId="77777777" w:rsidR="004C78E5" w:rsidRDefault="004C78E5">
      <w:pPr>
        <w:spacing w:after="200" w:line="276" w:lineRule="auto"/>
        <w:ind w:firstLine="0"/>
      </w:pPr>
      <w:r>
        <w:br w:type="page"/>
      </w:r>
    </w:p>
    <w:p w14:paraId="26397666" w14:textId="26D3C151" w:rsidR="00D45D2D" w:rsidRPr="00F3419E" w:rsidRDefault="003D0037" w:rsidP="00C34C28">
      <w:pPr>
        <w:spacing w:after="20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1248C2B" w:rsidR="005C2B55" w:rsidRDefault="00D45D2D" w:rsidP="00577A2C">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C94948">
        <w:rPr>
          <w:noProof/>
          <w:color w:val="auto"/>
          <w:sz w:val="22"/>
          <w:szCs w:val="22"/>
        </w:rPr>
        <w:t>4</w:t>
      </w:r>
      <w:r w:rsidRPr="00B07CF2">
        <w:rPr>
          <w:b w:val="0"/>
          <w:bCs w:val="0"/>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rsidP="00C34C28">
      <w:pPr>
        <w:spacing w:after="200"/>
        <w:rPr>
          <w:rFonts w:eastAsiaTheme="majorEastAsia"/>
          <w:b/>
          <w:bCs/>
        </w:rPr>
      </w:pPr>
    </w:p>
    <w:p w14:paraId="6C449378" w14:textId="35149AFD"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A2838A8" w:rsidR="007A7F01" w:rsidRPr="00876E70" w:rsidRDefault="00C02003" w:rsidP="00C34C28">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4976B15C" w14:textId="62143BF1" w:rsidR="007A7F01" w:rsidRDefault="00C02003" w:rsidP="00C34C28">
      <w:pPr>
        <w:rPr>
          <w:b/>
          <w:bCs/>
        </w:rPr>
      </w:pPr>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5A49BB06" w14:textId="77777777" w:rsidR="00213BB8" w:rsidRDefault="00213BB8">
      <w:pPr>
        <w:spacing w:after="200" w:line="276" w:lineRule="auto"/>
        <w:ind w:firstLine="0"/>
      </w:pPr>
      <w:r>
        <w:br w:type="page"/>
      </w:r>
    </w:p>
    <w:p w14:paraId="7FDC2074" w14:textId="1B1A4805" w:rsidR="00F3419E" w:rsidRDefault="003D0037" w:rsidP="00C34C28">
      <w:pPr>
        <w:keepNext/>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1BDD8B81" w14:textId="77C6C39B" w:rsidR="00D45D2D" w:rsidRPr="00C34C28" w:rsidRDefault="00F3419E" w:rsidP="00C34C28">
      <w:pPr>
        <w:pStyle w:val="Caption"/>
        <w:spacing w:line="360" w:lineRule="auto"/>
        <w:rPr>
          <w:strike/>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r w:rsidRPr="00C34C28">
        <w:rPr>
          <w:b w:val="0"/>
          <w:bCs w:val="0"/>
          <w:strike/>
          <w:sz w:val="22"/>
          <w:szCs w:val="22"/>
          <w:highlight w:val="yellow"/>
        </w:rPr>
        <w:t>Inferred time-averaged selection coefficients</w:t>
      </w:r>
      <w:r w:rsidR="00F80E79" w:rsidRPr="00C34C28">
        <w:rPr>
          <w:b w:val="0"/>
          <w:bCs w:val="0"/>
          <w:strike/>
          <w:sz w:val="22"/>
          <w:szCs w:val="22"/>
          <w:highlight w:val="yellow"/>
        </w:rPr>
        <w:t xml:space="preserve"> of red strains</w:t>
      </w:r>
      <w:r w:rsidR="003D0037" w:rsidRPr="00C34C28">
        <w:rPr>
          <w:b w:val="0"/>
          <w:bCs w:val="0"/>
          <w:strike/>
          <w:sz w:val="22"/>
          <w:szCs w:val="22"/>
          <w:highlight w:val="yellow"/>
        </w:rPr>
        <w:t xml:space="preserve"> </w:t>
      </w:r>
      <w:r w:rsidR="003E3C9C" w:rsidRPr="00C34C28">
        <w:rPr>
          <w:b w:val="0"/>
          <w:bCs w:val="0"/>
          <w:strike/>
          <w:sz w:val="22"/>
          <w:szCs w:val="22"/>
          <w:highlight w:val="yellow"/>
        </w:rPr>
        <w:t xml:space="preserve">are </w:t>
      </w:r>
      <w:r w:rsidR="003D0037" w:rsidRPr="00C34C28">
        <w:rPr>
          <w:b w:val="0"/>
          <w:bCs w:val="0"/>
          <w:i/>
          <w:iCs/>
          <w:strike/>
          <w:sz w:val="22"/>
          <w:szCs w:val="22"/>
          <w:highlight w:val="yellow"/>
        </w:rPr>
        <w:t>s=</w:t>
      </w:r>
      <w:r w:rsidR="003E3C9C" w:rsidRPr="00C34C28">
        <w:rPr>
          <w:b w:val="0"/>
          <w:bCs w:val="0"/>
          <w:i/>
          <w:iCs/>
          <w:strike/>
          <w:sz w:val="22"/>
          <w:szCs w:val="22"/>
          <w:highlight w:val="yellow"/>
        </w:rPr>
        <w:t>0.</w:t>
      </w:r>
      <w:r w:rsidRPr="00C34C28">
        <w:rPr>
          <w:b w:val="0"/>
          <w:bCs w:val="0"/>
          <w:i/>
          <w:iCs/>
          <w:strike/>
          <w:sz w:val="22"/>
          <w:szCs w:val="22"/>
          <w:highlight w:val="yellow"/>
        </w:rPr>
        <w:t xml:space="preserve"> 376</w:t>
      </w:r>
      <w:r w:rsidRPr="00C34C28">
        <w:rPr>
          <w:b w:val="0"/>
          <w:bCs w:val="0"/>
          <w:strike/>
          <w:sz w:val="22"/>
          <w:szCs w:val="22"/>
          <w:highlight w:val="yellow"/>
        </w:rPr>
        <w:t xml:space="preserve"> </w:t>
      </w:r>
      <w:r w:rsidR="005C5B17" w:rsidRPr="00C34C28">
        <w:rPr>
          <w:b w:val="0"/>
          <w:bCs w:val="0"/>
          <w:strike/>
          <w:sz w:val="22"/>
          <w:szCs w:val="22"/>
          <w:highlight w:val="yellow"/>
        </w:rPr>
        <w:t xml:space="preserve">in </w:t>
      </w:r>
      <w:r w:rsidR="003E3C9C" w:rsidRPr="00C34C28">
        <w:rPr>
          <w:b w:val="0"/>
          <w:bCs w:val="0"/>
          <w:strike/>
          <w:sz w:val="22"/>
          <w:szCs w:val="22"/>
          <w:highlight w:val="yellow"/>
        </w:rPr>
        <w:t>experiment A</w:t>
      </w:r>
      <w:r w:rsidRPr="00C34C28">
        <w:rPr>
          <w:b w:val="0"/>
          <w:bCs w:val="0"/>
          <w:strike/>
          <w:sz w:val="22"/>
          <w:szCs w:val="22"/>
          <w:highlight w:val="yellow"/>
        </w:rPr>
        <w:t xml:space="preserve">, </w:t>
      </w:r>
      <w:r w:rsidR="003D0037" w:rsidRPr="00C34C28">
        <w:rPr>
          <w:b w:val="0"/>
          <w:bCs w:val="0"/>
          <w:i/>
          <w:iCs/>
          <w:strike/>
          <w:sz w:val="22"/>
          <w:szCs w:val="22"/>
          <w:highlight w:val="yellow"/>
        </w:rPr>
        <w:t>s=</w:t>
      </w:r>
      <w:r w:rsidRPr="00C34C28">
        <w:rPr>
          <w:b w:val="0"/>
          <w:bCs w:val="0"/>
          <w:i/>
          <w:iCs/>
          <w:strike/>
          <w:sz w:val="22"/>
          <w:szCs w:val="22"/>
          <w:highlight w:val="yellow"/>
        </w:rPr>
        <w:t>0.182</w:t>
      </w:r>
      <w:r w:rsidRPr="00C34C28">
        <w:rPr>
          <w:b w:val="0"/>
          <w:bCs w:val="0"/>
          <w:strike/>
          <w:sz w:val="22"/>
          <w:szCs w:val="22"/>
          <w:highlight w:val="yellow"/>
        </w:rPr>
        <w:t xml:space="preserve"> </w:t>
      </w:r>
      <w:r w:rsidR="005C5B17" w:rsidRPr="00C34C28">
        <w:rPr>
          <w:b w:val="0"/>
          <w:bCs w:val="0"/>
          <w:strike/>
          <w:sz w:val="22"/>
          <w:szCs w:val="22"/>
          <w:highlight w:val="yellow"/>
        </w:rPr>
        <w:t xml:space="preserve">in </w:t>
      </w:r>
      <w:r w:rsidR="003E3C9C" w:rsidRPr="00C34C28">
        <w:rPr>
          <w:b w:val="0"/>
          <w:bCs w:val="0"/>
          <w:strike/>
          <w:sz w:val="22"/>
          <w:szCs w:val="22"/>
          <w:highlight w:val="yellow"/>
        </w:rPr>
        <w:t>experiment B</w:t>
      </w:r>
      <w:r w:rsidRPr="00C34C28">
        <w:rPr>
          <w:b w:val="0"/>
          <w:bCs w:val="0"/>
          <w:strike/>
          <w:sz w:val="22"/>
          <w:szCs w:val="22"/>
          <w:highlight w:val="yellow"/>
        </w:rPr>
        <w:t xml:space="preserve">, and </w:t>
      </w:r>
      <w:r w:rsidR="003D0037" w:rsidRPr="00C34C28">
        <w:rPr>
          <w:b w:val="0"/>
          <w:bCs w:val="0"/>
          <w:i/>
          <w:iCs/>
          <w:strike/>
          <w:sz w:val="22"/>
          <w:szCs w:val="22"/>
          <w:highlight w:val="yellow"/>
        </w:rPr>
        <w:t>s=</w:t>
      </w:r>
      <w:r w:rsidRPr="00C34C28">
        <w:rPr>
          <w:b w:val="0"/>
          <w:bCs w:val="0"/>
          <w:i/>
          <w:iCs/>
          <w:strike/>
          <w:sz w:val="22"/>
          <w:szCs w:val="22"/>
          <w:highlight w:val="yellow"/>
        </w:rPr>
        <w:t>0.124</w:t>
      </w:r>
      <w:r w:rsidRPr="00C34C28">
        <w:rPr>
          <w:b w:val="0"/>
          <w:bCs w:val="0"/>
          <w:strike/>
          <w:sz w:val="22"/>
          <w:szCs w:val="22"/>
          <w:highlight w:val="yellow"/>
        </w:rPr>
        <w:t xml:space="preserve"> </w:t>
      </w:r>
      <w:r w:rsidR="005C5B17" w:rsidRPr="00C34C28">
        <w:rPr>
          <w:b w:val="0"/>
          <w:bCs w:val="0"/>
          <w:strike/>
          <w:sz w:val="22"/>
          <w:szCs w:val="22"/>
          <w:highlight w:val="yellow"/>
        </w:rPr>
        <w:t xml:space="preserve">in </w:t>
      </w:r>
      <w:r w:rsidR="003E3C9C" w:rsidRPr="00C34C28">
        <w:rPr>
          <w:b w:val="0"/>
          <w:bCs w:val="0"/>
          <w:strike/>
          <w:sz w:val="22"/>
          <w:szCs w:val="22"/>
          <w:highlight w:val="yellow"/>
        </w:rPr>
        <w:t>experiment C</w:t>
      </w:r>
      <w:r w:rsidR="003D0037" w:rsidRPr="00C34C28">
        <w:rPr>
          <w:b w:val="0"/>
          <w:bCs w:val="0"/>
          <w:strike/>
          <w:sz w:val="22"/>
          <w:szCs w:val="22"/>
          <w:highlight w:val="yellow"/>
        </w:rPr>
        <w:t xml:space="preserve"> (fitness of red strain relative to green strain is </w:t>
      </w:r>
      <w:r w:rsidR="003D0037" w:rsidRPr="00C34C28">
        <w:rPr>
          <w:b w:val="0"/>
          <w:bCs w:val="0"/>
          <w:i/>
          <w:iCs/>
          <w:strike/>
          <w:sz w:val="22"/>
          <w:szCs w:val="22"/>
          <w:highlight w:val="yellow"/>
        </w:rPr>
        <w:t>1+s</w:t>
      </w:r>
      <w:r w:rsidR="003D0037" w:rsidRPr="00C34C28">
        <w:rPr>
          <w:b w:val="0"/>
          <w:bCs w:val="0"/>
          <w:strike/>
          <w:sz w:val="22"/>
          <w:szCs w:val="22"/>
          <w:highlight w:val="yellow"/>
        </w:rPr>
        <w:t>).</w:t>
      </w:r>
    </w:p>
    <w:p w14:paraId="27B84746" w14:textId="0FFF536E" w:rsidR="003D722E" w:rsidRDefault="003D722E" w:rsidP="003D722E">
      <w:pPr>
        <w:pStyle w:val="Heading2"/>
        <w:spacing w:line="360" w:lineRule="auto"/>
        <w:ind w:firstLine="284"/>
      </w:pPr>
      <w:r w:rsidRPr="00C34C28">
        <w:rPr>
          <w:highlight w:val="yellow"/>
        </w:rPr>
        <w:t xml:space="preserve">Application: </w:t>
      </w:r>
      <w:r w:rsidR="007A46A3">
        <w:rPr>
          <w:highlight w:val="yellow"/>
        </w:rPr>
        <w:t xml:space="preserve">estimating the </w:t>
      </w:r>
      <w:r w:rsidRPr="00C34C28">
        <w:rPr>
          <w:highlight w:val="yellow"/>
        </w:rPr>
        <w:t xml:space="preserve">fitness </w:t>
      </w:r>
      <w:r w:rsidR="007A46A3">
        <w:rPr>
          <w:highlight w:val="yellow"/>
        </w:rPr>
        <w:t xml:space="preserve">cost of expressing the </w:t>
      </w:r>
      <w:r w:rsidRPr="00C34C28">
        <w:rPr>
          <w:i/>
          <w:iCs/>
          <w:highlight w:val="yellow"/>
        </w:rPr>
        <w:t>lac</w:t>
      </w:r>
      <w:r w:rsidRPr="00C34C28">
        <w:rPr>
          <w:highlight w:val="yellow"/>
        </w:rPr>
        <w:t xml:space="preserve"> </w:t>
      </w:r>
      <w:r w:rsidR="007A46A3">
        <w:rPr>
          <w:highlight w:val="yellow"/>
        </w:rPr>
        <w:t>operon</w:t>
      </w:r>
    </w:p>
    <w:p w14:paraId="2800F77C" w14:textId="7CF16B80" w:rsidR="0079638A" w:rsidRDefault="003D722E">
      <w:r>
        <w:t>In a</w:t>
      </w:r>
      <w:r w:rsidR="00213BB8">
        <w:t>n independent</w:t>
      </w:r>
      <w:r w:rsidR="00781A4F">
        <w:t xml:space="preserve"> </w:t>
      </w:r>
      <w:r>
        <w:t>study performed at the Cooper lab</w:t>
      </w:r>
      <w:r>
        <w:t xml:space="preserve"> (</w:t>
      </w:r>
      <w:r w:rsidRPr="003D722E">
        <w:rPr>
          <w:rFonts w:ascii="Courier New" w:hAnsi="Courier New" w:cs="Courier New"/>
        </w:rPr>
        <w:t>﻿</w:t>
      </w:r>
      <w:r w:rsidRPr="003D722E">
        <w:t>University of Houston</w:t>
      </w:r>
      <w:r>
        <w:t xml:space="preserve">), </w:t>
      </w:r>
      <w:r w:rsidR="00781A4F">
        <w:t xml:space="preserve">our approach was used to </w:t>
      </w:r>
      <w:r w:rsidR="00781A4F">
        <w:t>estimate</w:t>
      </w:r>
      <w:r w:rsidR="00781A4F">
        <w:t xml:space="preserve"> the fitne</w:t>
      </w:r>
      <w:r w:rsidR="00781A4F">
        <w:t xml:space="preserve">ss </w:t>
      </w:r>
      <w:r w:rsidR="008C0ECC">
        <w:t>cost</w:t>
      </w:r>
      <w:r w:rsidR="00781A4F">
        <w:t xml:space="preserve"> of expressi</w:t>
      </w:r>
      <w:r w:rsidR="008C0ECC">
        <w:t>ng</w:t>
      </w:r>
      <w:r w:rsidR="00781A4F">
        <w:t xml:space="preserve"> </w:t>
      </w:r>
      <w:r w:rsidR="00F74E04">
        <w:t>the</w:t>
      </w:r>
      <w:r w:rsidR="00781A4F">
        <w:t xml:space="preserve"> </w:t>
      </w:r>
      <w:r w:rsidR="00781A4F" w:rsidRPr="007B5768">
        <w:rPr>
          <w:i/>
          <w:iCs/>
        </w:rPr>
        <w:t>lac</w:t>
      </w:r>
      <w:r w:rsidR="008C0ECC">
        <w:rPr>
          <w:i/>
          <w:iCs/>
        </w:rPr>
        <w:t xml:space="preserve"> </w:t>
      </w:r>
      <w:r w:rsidR="008C0ECC">
        <w:t>operon</w:t>
      </w:r>
      <w:r w:rsidR="008C0ECC">
        <w:t>.</w:t>
      </w:r>
      <w:r w:rsidR="00781A4F">
        <w:t xml:space="preserve"> </w:t>
      </w:r>
      <w:r w:rsidR="001B606A">
        <w:rPr>
          <w:i/>
          <w:iCs/>
        </w:rPr>
        <w:t>E. coli</w:t>
      </w:r>
      <w:r w:rsidR="001B606A">
        <w:t xml:space="preserve"> </w:t>
      </w:r>
      <w:r w:rsidR="001B606A">
        <w:t>strains from</w:t>
      </w:r>
      <w:r w:rsidR="001B606A">
        <w:t xml:space="preserve"> a long-term evolution experiment in diverse environmental conditions </w:t>
      </w:r>
      <w:r w:rsidR="001B606A">
        <w:fldChar w:fldCharType="begin" w:fldLock="1"/>
      </w:r>
      <w:r w:rsidR="00F74E04">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1B606A">
        <w:fldChar w:fldCharType="separate"/>
      </w:r>
      <w:r w:rsidR="00667056" w:rsidRPr="00667056">
        <w:rPr>
          <w:noProof/>
        </w:rPr>
        <w:t>(15)</w:t>
      </w:r>
      <w:r w:rsidR="001B606A">
        <w:fldChar w:fldCharType="end"/>
      </w:r>
      <w:r w:rsidR="008C0ECC">
        <w:t xml:space="preserve"> were </w:t>
      </w:r>
      <w:r w:rsidR="008C0ECC">
        <w:t>sorted by the identity of t</w:t>
      </w:r>
      <w:r w:rsidR="008C0ECC">
        <w:t xml:space="preserve">heir </w:t>
      </w:r>
      <w:r w:rsidR="008C0ECC">
        <w:rPr>
          <w:i/>
          <w:iCs/>
        </w:rPr>
        <w:t>lacI</w:t>
      </w:r>
      <w:r w:rsidR="008C0ECC">
        <w:t xml:space="preserve"> gene, which represses the </w:t>
      </w:r>
      <w:r w:rsidR="008C0ECC" w:rsidRPr="007B5768">
        <w:rPr>
          <w:i/>
          <w:iCs/>
        </w:rPr>
        <w:t>lac</w:t>
      </w:r>
      <w:r w:rsidR="008C0ECC">
        <w:t xml:space="preserve"> operon. Strains were </w:t>
      </w:r>
      <w:r w:rsidR="008C0ECC">
        <w:t xml:space="preserve">designated </w:t>
      </w:r>
      <w:r w:rsidR="008C0ECC">
        <w:rPr>
          <w:i/>
          <w:iCs/>
        </w:rPr>
        <w:t>lacI</w:t>
      </w:r>
      <w:r w:rsidR="008C0ECC" w:rsidRPr="008C0ECC">
        <w:rPr>
          <w:i/>
          <w:iCs/>
        </w:rPr>
        <w:t>-</w:t>
      </w:r>
      <w:r w:rsidR="008C0ECC">
        <w:rPr>
          <w:i/>
          <w:iCs/>
          <w:vertAlign w:val="subscript"/>
        </w:rPr>
        <w:t>ev</w:t>
      </w:r>
      <w:r w:rsidR="008C0ECC">
        <w:rPr>
          <w:vertAlign w:val="subscript"/>
        </w:rPr>
        <w:t xml:space="preserve"> </w:t>
      </w:r>
      <w:r w:rsidR="008C0ECC" w:rsidRPr="00C34C28">
        <w:t>if</w:t>
      </w:r>
      <w:r w:rsidR="001B606A">
        <w:t xml:space="preserve"> </w:t>
      </w:r>
      <w:r w:rsidR="008C0ECC">
        <w:t xml:space="preserve">they </w:t>
      </w:r>
      <w:r w:rsidR="001B606A">
        <w:t xml:space="preserve">fixed a </w:t>
      </w:r>
      <w:r w:rsidR="001B606A">
        <w:rPr>
          <w:i/>
          <w:iCs/>
        </w:rPr>
        <w:t>lacI-</w:t>
      </w:r>
      <w:r w:rsidR="001B606A">
        <w:t xml:space="preserve"> mutation</w:t>
      </w:r>
      <w:r w:rsidR="00213BB8">
        <w:t xml:space="preserve"> during the long-term </w:t>
      </w:r>
      <w:r w:rsidR="00213BB8">
        <w:t xml:space="preserve">evolution </w:t>
      </w:r>
      <w:r w:rsidR="00213BB8">
        <w:t>experiment</w:t>
      </w:r>
      <w:r w:rsidR="00213BB8">
        <w:t>,</w:t>
      </w:r>
      <w:r w:rsidR="008C0ECC">
        <w:t xml:space="preserve"> or </w:t>
      </w:r>
      <w:r w:rsidR="008C0ECC">
        <w:rPr>
          <w:i/>
          <w:iCs/>
        </w:rPr>
        <w:t>lacI+</w:t>
      </w:r>
      <w:r w:rsidR="008C0ECC">
        <w:rPr>
          <w:i/>
          <w:iCs/>
          <w:vertAlign w:val="subscript"/>
        </w:rPr>
        <w:t>ev</w:t>
      </w:r>
      <w:r w:rsidR="008C0ECC">
        <w:t xml:space="preserve"> if they </w:t>
      </w:r>
      <w:r w:rsidR="008C0ECC">
        <w:t>maintained the ancestral allele</w:t>
      </w:r>
      <w:r w:rsidR="008C0ECC">
        <w:t>.</w:t>
      </w:r>
      <w:r w:rsidR="0079638A">
        <w:t xml:space="preserve"> Growth and competitions experiments were then performed</w:t>
      </w:r>
      <w:r w:rsidR="0079638A">
        <w:t xml:space="preserve"> and analyzed (see</w:t>
      </w:r>
      <w:r w:rsidR="00F74E04">
        <w:rPr>
          <w:b/>
          <w:bCs/>
        </w:rPr>
        <w:t xml:space="preserve"> </w:t>
      </w:r>
      <w:r w:rsidR="00F74E04" w:rsidRPr="00F74E04">
        <w:rPr>
          <w:b/>
          <w:bCs/>
        </w:rPr>
        <w:fldChar w:fldCharType="begin"/>
      </w:r>
      <w:r w:rsidR="00F74E04" w:rsidRPr="00F74E04">
        <w:rPr>
          <w:b/>
          <w:bCs/>
        </w:rPr>
        <w:instrText xml:space="preserve"> REF _Ref529956456 \h </w:instrText>
      </w:r>
      <w:r w:rsidR="00F74E04" w:rsidRPr="00C34C28">
        <w:rPr>
          <w:b/>
          <w:bCs/>
        </w:rPr>
        <w:instrText xml:space="preserve"> \* MERGEFORMAT </w:instrText>
      </w:r>
      <w:r w:rsidR="00F74E04" w:rsidRPr="00F74E04">
        <w:rPr>
          <w:b/>
          <w:bCs/>
        </w:rPr>
      </w:r>
      <w:r w:rsidR="00F74E04" w:rsidRPr="00C34C28">
        <w:rPr>
          <w:b/>
          <w:bCs/>
        </w:rPr>
        <w:fldChar w:fldCharType="separate"/>
      </w:r>
      <w:r w:rsidR="00F74E04" w:rsidRPr="00C34C28">
        <w:rPr>
          <w:b/>
          <w:bCs/>
        </w:rPr>
        <w:t>Materials and Methods</w:t>
      </w:r>
      <w:r w:rsidR="00F74E04" w:rsidRPr="00B5596A">
        <w:rPr>
          <w:b/>
          <w:bCs/>
        </w:rPr>
        <w:fldChar w:fldCharType="end"/>
      </w:r>
      <w:r w:rsidR="0079638A">
        <w:t xml:space="preserve">). Importantly, analysis of </w:t>
      </w:r>
      <w:r w:rsidR="0079638A">
        <w:t xml:space="preserve">growth curves, including </w:t>
      </w:r>
      <w:r w:rsidR="0079638A">
        <w:t xml:space="preserve">estimation of </w:t>
      </w:r>
      <w:r w:rsidR="0079638A">
        <w:t>growth parameter</w:t>
      </w:r>
      <w:r w:rsidR="0079638A">
        <w:t>s</w:t>
      </w:r>
      <w:r w:rsidR="0079638A">
        <w:t xml:space="preserve"> and prediction of </w:t>
      </w:r>
      <w:r w:rsidR="0079638A">
        <w:t xml:space="preserve">relative growth in mixed culture (i.e. competition dynamics) was </w:t>
      </w:r>
      <w:r w:rsidR="0079638A">
        <w:t>done by the Cooper lab independently</w:t>
      </w:r>
      <w:r w:rsidR="0079638A">
        <w:t xml:space="preserve"> (without collaboration)</w:t>
      </w:r>
      <w:r w:rsidR="0079638A">
        <w:t xml:space="preserve"> from the Hadany and Berman labs, using the </w:t>
      </w:r>
      <w:r w:rsidR="0079638A">
        <w:t>information provided in a preprint version of this manuscript</w:t>
      </w:r>
      <w:r w:rsidR="0079638A">
        <w:t xml:space="preserve"> deposited on</w:t>
      </w:r>
      <w:r w:rsidR="00F74E04">
        <w:t xml:space="preserve"> the </w:t>
      </w:r>
      <w:r w:rsidR="00F74E04" w:rsidRPr="00F74E04">
        <w:rPr>
          <w:i/>
          <w:iCs/>
        </w:rPr>
        <w:t>bioRxiv</w:t>
      </w:r>
      <w:r w:rsidR="00F74E04" w:rsidRPr="00C34C28">
        <w:t>, a free online archive and distribution service for unpublished preprints in the life sciences</w:t>
      </w:r>
      <w:r w:rsidR="00F74E04">
        <w:t xml:space="preserve"> </w:t>
      </w:r>
      <w:r w:rsidR="0079638A">
        <w:fldChar w:fldCharType="begin" w:fldLock="1"/>
      </w:r>
      <w:r w:rsidR="00F74E04">
        <w:instrText>ADDIN CSL_CITATION {"citationItems":[{"id":"ITEM-1","itemData":{"DOI":"10.1101/022640","author":[{"dropping-particle":"","family":"Ram","given":"Yoav","non-dropping-particle":"","parse-names":false,"suffix":""},{"dropping-particle":"","family":"Dellus-Gur","given":"Eynat","non-dropping-particle":"","parse-names":false,"suffix":""},{"dropping-particle":"","family":"Bibi","given":"Maayan","non-dropping-particle":"","parse-names":false,"suffix":""},{"dropping-particle":"","family":"Obolski","given":"Uri","non-dropping-particle":"","parse-names":false,"suffix":""},{"dropping-particle":"","family":"Berman","given":"Judith","non-dropping-particle":"","parse-names":false,"suffix":""},{"dropping-particle":"","family":"Hadany","given":"Lilach","non-dropping-particle":"","parse-names":false,"suffix":""}],"container-title":"bioRxiv","id":"ITEM-1","issued":{"date-parts":[["2016","7","23"]]},"title":"Predicting microbial relative growth in a mixed culture from growth curve data","type":"article-journal"},"uris":["http://www.mendeley.com/documents/?uuid=74714f21-0893-496e-8028-098db0761b6f"]}],"mendeley":{"formattedCitation":"(16)","plainTextFormattedCitation":"(16)","previouslyFormattedCitation":"(16)"},"properties":{"noteIndex":0},"schema":"https://github.com/citation-style-language/schema/raw/master/csl-citation.json"}</w:instrText>
      </w:r>
      <w:r w:rsidR="0079638A">
        <w:fldChar w:fldCharType="separate"/>
      </w:r>
      <w:r w:rsidR="00667056" w:rsidRPr="00667056">
        <w:rPr>
          <w:noProof/>
        </w:rPr>
        <w:t>(16)</w:t>
      </w:r>
      <w:r w:rsidR="0079638A">
        <w:fldChar w:fldCharType="end"/>
      </w:r>
      <w:r w:rsidR="0079638A">
        <w:t xml:space="preserve">. </w:t>
      </w:r>
      <w:r w:rsidR="0079638A">
        <w:t>The results from Cooper lab, which will be described next, were only communicated after the expe</w:t>
      </w:r>
      <w:r w:rsidR="0079638A">
        <w:t xml:space="preserve">riments and </w:t>
      </w:r>
      <w:r w:rsidR="0079638A">
        <w:t>analysis</w:t>
      </w:r>
      <w:r w:rsidR="0079638A">
        <w:t xml:space="preserve"> were completed.</w:t>
      </w:r>
    </w:p>
    <w:p w14:paraId="1D4D17B3" w14:textId="073535B2" w:rsidR="00390455" w:rsidRPr="001C0C2F" w:rsidRDefault="001C0C2F">
      <w:r>
        <w:rPr>
          <w:b/>
          <w:bCs/>
        </w:rPr>
        <w:t>Analy</w:t>
      </w:r>
      <w:r>
        <w:rPr>
          <w:b/>
          <w:bCs/>
        </w:rPr>
        <w:t>sis</w:t>
      </w:r>
      <w:r>
        <w:t xml:space="preserve">. </w:t>
      </w:r>
      <w:r>
        <w:t>As above, g</w:t>
      </w:r>
      <w:r w:rsidRPr="0025589C">
        <w:t xml:space="preserve">rowth model parameters </w:t>
      </w:r>
      <w:r>
        <w:t xml:space="preserve">were estimated </w:t>
      </w:r>
      <w:r w:rsidRPr="0025589C">
        <w:t xml:space="preserve">by fitting the </w:t>
      </w:r>
      <w:r w:rsidR="003E49EA">
        <w:t xml:space="preserve">growth </w:t>
      </w:r>
      <w:r w:rsidRPr="0025589C">
        <w:t>model (eq</w:t>
      </w:r>
      <w:r>
        <w:t>s</w:t>
      </w:r>
      <w:r w:rsidRPr="0025589C">
        <w:t>. 2) to the mono</w:t>
      </w:r>
      <w:r w:rsidR="003E49EA">
        <w:t>-</w:t>
      </w:r>
      <w:r w:rsidRPr="0025589C">
        <w:t>culture growth curve data</w:t>
      </w:r>
      <w:r w:rsidR="00F74E04">
        <w:t>.</w:t>
      </w:r>
      <w:r>
        <w:t xml:space="preserve"> </w:t>
      </w:r>
      <w:r w:rsidR="00F74E04">
        <w:t>T</w:t>
      </w:r>
      <w:r w:rsidRPr="0025589C">
        <w:t>he rate at which the physiological state adjusts to the new growth conditions</w:t>
      </w:r>
      <w:r>
        <w:t xml:space="preserve"> was assumed equal to the specific growth rate at low density </w:t>
      </w:r>
      <w:r w:rsidR="00477334">
        <w:t>(</w:t>
      </w:r>
      <m:oMath>
        <m:r>
          <w:rPr>
            <w:rFonts w:ascii="Cambria Math" w:hAnsi="Cambria Math"/>
          </w:rPr>
          <m:t>m=r</m:t>
        </m:r>
      </m:oMath>
      <w:r w:rsidR="00477334">
        <w:t>)</w:t>
      </w:r>
      <w:r w:rsidR="00F74E04">
        <w:t xml:space="preserve">, in order </w:t>
      </w:r>
      <w:r w:rsidR="00B66EEC">
        <w:t>to achieve more stable model fitting</w:t>
      </w:r>
      <w:r w:rsidR="00B66EEC">
        <w:t xml:space="preserve">, as suggested by Baranyi </w:t>
      </w:r>
      <w:r w:rsidR="00B66EE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B66EEC">
        <w:fldChar w:fldCharType="separate"/>
      </w:r>
      <w:r w:rsidR="00667056" w:rsidRPr="00667056">
        <w:rPr>
          <w:noProof/>
        </w:rPr>
        <w:t>(17)</w:t>
      </w:r>
      <w:r w:rsidR="00B66EEC">
        <w:fldChar w:fldCharType="end"/>
      </w:r>
      <w:r w:rsidR="00B66EEC">
        <w:t xml:space="preserve">. </w:t>
      </w:r>
      <w:r w:rsidR="00B66EEC">
        <w:t>Competitions were then predicted by plugging the estimated growth parameters for each strain i</w:t>
      </w:r>
      <w:r w:rsidR="00B66EEC">
        <w:t>n</w:t>
      </w:r>
      <w:r w:rsidR="00477334">
        <w:t xml:space="preserve"> the competition model</w:t>
      </w:r>
      <w:r w:rsidR="00B66EEC">
        <w:t xml:space="preserve"> </w:t>
      </w:r>
      <w:r w:rsidR="00477334">
        <w:t>(</w:t>
      </w:r>
      <w:r w:rsidR="00B66EEC">
        <w:t>eqs. 3</w:t>
      </w:r>
      <w:r w:rsidR="00477334">
        <w:t>),</w:t>
      </w:r>
      <w:r w:rsidR="00B66EEC">
        <w:t xml:space="preserve"> fixing the competition coefficients to unit</w:t>
      </w:r>
      <w:r w:rsidR="00B66EEC">
        <w:t>y</w:t>
      </w:r>
      <w:r w:rsidR="00B66EEC">
        <w:t xml:space="preserve"> </w:t>
      </w:r>
      <w:r w:rsidR="00F74E04">
        <w:t>(</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F74E04">
        <w:t>)</w:t>
      </w:r>
      <w:r w:rsidR="00F74E04">
        <w:t>,</w:t>
      </w:r>
      <w:r w:rsidR="00B66EEC">
        <w:t xml:space="preserve"> as the purpose was to predict growth in mixed culture without performing mixed culture experiments.</w:t>
      </w:r>
      <w:r w:rsidR="00872EE1">
        <w:t xml:space="preserve"> D</w:t>
      </w:r>
      <w:r w:rsidR="00872EE1" w:rsidRPr="00872EE1">
        <w:t xml:space="preserve">ue to noise in the growth curve data, model fitting </w:t>
      </w:r>
      <w:r w:rsidR="00872EE1" w:rsidRPr="00872EE1">
        <w:lastRenderedPageBreak/>
        <w:t xml:space="preserve">was unstable and some </w:t>
      </w:r>
      <w:r w:rsidR="00872EE1">
        <w:t xml:space="preserve">predicted </w:t>
      </w:r>
      <w:r w:rsidR="00872EE1" w:rsidRPr="00872EE1">
        <w:t xml:space="preserve">competitions resulted in no growth (or even a decrease in OD) for one strain. </w:t>
      </w:r>
      <w:r w:rsidR="00872EE1">
        <w:t>S</w:t>
      </w:r>
      <w:r w:rsidR="00872EE1" w:rsidRPr="00872EE1">
        <w:t xml:space="preserve">uch outliers </w:t>
      </w:r>
      <w:r w:rsidR="00872EE1">
        <w:t>were excluded</w:t>
      </w:r>
      <w:r w:rsidR="00F74E04">
        <w:t xml:space="preserve">. </w:t>
      </w:r>
      <w:r w:rsidR="00F74E04">
        <w:t>The r</w:t>
      </w:r>
      <w:r w:rsidR="00B66EEC">
        <w:t xml:space="preserve">elative fitness </w:t>
      </w:r>
      <m:oMath>
        <m:r>
          <w:rPr>
            <w:rFonts w:ascii="Cambria Math" w:hAnsi="Cambria Math"/>
          </w:rPr>
          <m:t>W</m:t>
        </m:r>
      </m:oMath>
      <w:r w:rsidR="00121A11">
        <w:t xml:space="preserve"> </w:t>
      </w:r>
      <w:r w:rsidR="00B66EEC">
        <w:t>of a strain</w:t>
      </w:r>
      <w:r w:rsidR="00B66EEC">
        <w:t xml:space="preserve"> </w:t>
      </w:r>
      <w:r w:rsidR="00F74E04">
        <w:t xml:space="preserve">expressing the </w:t>
      </w:r>
      <w:r w:rsidR="00F74E04">
        <w:rPr>
          <w:i/>
          <w:iCs/>
        </w:rPr>
        <w:t>lac</w:t>
      </w:r>
      <w:r w:rsidR="00F74E04">
        <w:t xml:space="preserve"> operon</w:t>
      </w:r>
      <w:r w:rsidR="00121A11">
        <w:t xml:space="preserve"> (den</w:t>
      </w:r>
      <w:r w:rsidR="00121A11">
        <w:t>oted strain 1)</w:t>
      </w:r>
      <w:r w:rsidR="00F74E04">
        <w:t xml:space="preserve"> </w:t>
      </w:r>
      <w:r w:rsidR="00B66EEC">
        <w:t xml:space="preserve">compared to </w:t>
      </w:r>
      <w:r w:rsidR="00F74E04">
        <w:t xml:space="preserve">the same </w:t>
      </w:r>
      <w:r w:rsidR="00B66EEC">
        <w:t xml:space="preserve">strain </w:t>
      </w:r>
      <w:r w:rsidR="00F74E04">
        <w:t xml:space="preserve">not expressing </w:t>
      </w:r>
      <w:r w:rsidR="00F74E04">
        <w:t>the operon</w:t>
      </w:r>
      <w:r w:rsidR="00121A11">
        <w:t xml:space="preserve"> (denoted strain 2)</w:t>
      </w:r>
      <w:r w:rsidR="00F74E04">
        <w:t xml:space="preserve"> was estimated</w:t>
      </w:r>
      <w:r w:rsidR="00121A11">
        <w:t xml:space="preserve"> </w:t>
      </w:r>
      <w:r w:rsidR="00F74E04">
        <w:t xml:space="preserve">from </w:t>
      </w:r>
      <w:r w:rsidR="00B66EEC">
        <w:t xml:space="preserve">the ratio </w:t>
      </w:r>
      <w:r w:rsidR="00121A11">
        <w:t>of</w:t>
      </w:r>
      <w:r w:rsidR="00B66EEC">
        <w:t xml:space="preserve"> the </w:t>
      </w:r>
      <w:r w:rsidR="00B66EEC">
        <w:t>log fold change</w:t>
      </w:r>
      <w:r w:rsidR="00121A11">
        <w:t>s</w:t>
      </w:r>
      <w:r w:rsidR="00B66EEC">
        <w:t xml:space="preserve"> in density over a single growth day</w:t>
      </w:r>
      <w:r w:rsidR="00121A11">
        <w:t xml:space="preserve">, following Lenski et. al. </w:t>
      </w:r>
      <w:r w:rsidR="00121A11">
        <w:fldChar w:fldCharType="begin" w:fldLock="1"/>
      </w:r>
      <w:r w:rsidR="00121A11">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rsidR="00121A11">
        <w:fldChar w:fldCharType="separate"/>
      </w:r>
      <w:r w:rsidR="00121A11" w:rsidRPr="00B66EEC">
        <w:rPr>
          <w:noProof/>
        </w:rPr>
        <w:t>(7)</w:t>
      </w:r>
      <w:r w:rsidR="00121A11">
        <w:fldChar w:fldCharType="end"/>
      </w:r>
      <w:r w:rsidR="00121A11">
        <w:t>:</w:t>
      </w:r>
    </w:p>
    <w:p w14:paraId="0B11C640" w14:textId="684531B4" w:rsidR="00B66EEC" w:rsidRPr="00C34C28" w:rsidRDefault="00B66EEC" w:rsidP="00C34C28">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w:t>
      </w:r>
      <w:r>
        <w:t>4</w:t>
      </w:r>
      <w:r>
        <w:t>)</w:t>
      </w:r>
    </w:p>
    <w:p w14:paraId="72DC428E" w14:textId="77777777" w:rsidR="00390455" w:rsidRDefault="00390455" w:rsidP="0079638A">
      <w:pPr>
        <w:rPr>
          <w:b/>
          <w:bCs/>
        </w:rPr>
      </w:pPr>
    </w:p>
    <w:p w14:paraId="0D7EEC59" w14:textId="444B7767" w:rsidR="00577A2C" w:rsidRPr="006E7346" w:rsidRDefault="00577A2C" w:rsidP="0079638A">
      <w:r w:rsidRPr="00BF6B81">
        <w:rPr>
          <w:b/>
          <w:bCs/>
        </w:rPr>
        <w:t>Experimental validation</w:t>
      </w:r>
      <w:r>
        <w:rPr>
          <w:b/>
          <w:bCs/>
        </w:rPr>
        <w:t>: relative fitness</w:t>
      </w:r>
      <w:r w:rsidRPr="00BF6B81">
        <w:rPr>
          <w:b/>
          <w:bCs/>
        </w:rPr>
        <w:t>.</w:t>
      </w:r>
      <w:r>
        <w:rPr>
          <w:b/>
          <w:bCs/>
        </w:rPr>
        <w:t xml:space="preserve"> </w:t>
      </w:r>
      <w:r w:rsidR="006E7346">
        <w:t xml:space="preserve">To validate the use of this new approach for estimation of relative fitness in </w:t>
      </w:r>
      <w:r w:rsidR="006E7346">
        <w:rPr>
          <w:i/>
          <w:iCs/>
        </w:rPr>
        <w:t>lacI</w:t>
      </w:r>
      <w:r w:rsidR="006E7346">
        <w:t>+</w:t>
      </w:r>
      <w:r w:rsidR="006E7346">
        <w:rPr>
          <w:vertAlign w:val="subscript"/>
        </w:rPr>
        <w:t xml:space="preserve">ev </w:t>
      </w:r>
      <w:r w:rsidR="006E7346">
        <w:t>stra</w:t>
      </w:r>
      <w:r w:rsidR="006E7346">
        <w:t xml:space="preserve">ins, </w:t>
      </w:r>
      <w:r w:rsidR="00121A11">
        <w:t>the strains</w:t>
      </w:r>
      <w:r w:rsidR="006E7346">
        <w:t xml:space="preserve"> were mutated to </w:t>
      </w:r>
      <w:r w:rsidR="006E7346">
        <w:rPr>
          <w:i/>
          <w:iCs/>
        </w:rPr>
        <w:t>lacI</w:t>
      </w:r>
      <w:r w:rsidR="006E7346">
        <w:t>-</w:t>
      </w:r>
      <w:r w:rsidR="006E7346">
        <w:t xml:space="preserve">. For each pair of wildtype and mutant,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121A11">
        <w:t xml:space="preserve">where then predicted </w:t>
      </w:r>
      <w:r w:rsidR="006E7346">
        <w:t>from the growth curves data</w:t>
      </w:r>
      <w:r w:rsidR="00121A11">
        <w:t xml:space="preserve"> and compared to experimental results:</w:t>
      </w:r>
      <w:r w:rsidR="006E7346">
        <w:t xml:space="preserve">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w:t>
      </w:r>
      <w:r w:rsidR="006E7346">
        <w:t xml:space="preserve">of a </w:t>
      </w:r>
      <w:r w:rsidR="006E7346">
        <w:rPr>
          <w:i/>
          <w:iCs/>
        </w:rPr>
        <w:t>lacI-</w:t>
      </w:r>
      <w:r w:rsidR="006E7346">
        <w:t xml:space="preserve"> mutant</w:t>
      </w:r>
      <w:r w:rsidR="006E7346">
        <w:t xml:space="preserve"> from competition experiments (filled circles) and from predicted competition results (open circles) in the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411EBACD" w14:textId="77777777" w:rsidR="00577A2C" w:rsidRPr="00577A2C" w:rsidRDefault="00577A2C" w:rsidP="00C34C28">
      <w:pPr>
        <w:ind w:firstLine="0"/>
      </w:pPr>
    </w:p>
    <w:p w14:paraId="4AE0D496" w14:textId="77777777" w:rsidR="00577A2C" w:rsidRDefault="00577A2C" w:rsidP="00C34C28">
      <w:pPr>
        <w:keepNext/>
        <w:jc w:val="center"/>
      </w:pPr>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p>
    <w:p w14:paraId="0B43EDC5" w14:textId="453D2EA0" w:rsidR="005E07AB" w:rsidRDefault="00577A2C" w:rsidP="00577A2C">
      <w:pPr>
        <w:pStyle w:val="Caption"/>
        <w:jc w:val="center"/>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r w:rsidR="00872EE1">
        <w:rPr>
          <w:b w:val="0"/>
          <w:bCs w:val="0"/>
          <w:color w:val="000000" w:themeColor="text1"/>
          <w:sz w:val="22"/>
          <w:szCs w:val="22"/>
        </w:rPr>
        <w:t xml:space="preserve">fitness of </w:t>
      </w:r>
      <w:r w:rsidR="00872EE1">
        <w:rPr>
          <w:b w:val="0"/>
          <w:bCs w:val="0"/>
          <w:i/>
          <w:iCs/>
          <w:color w:val="000000" w:themeColor="text1"/>
          <w:sz w:val="22"/>
          <w:szCs w:val="22"/>
        </w:rPr>
        <w:t>lacI-</w:t>
      </w:r>
      <w:r w:rsidR="00872EE1">
        <w:rPr>
          <w:b w:val="0"/>
          <w:bCs w:val="0"/>
          <w:color w:val="000000" w:themeColor="text1"/>
          <w:sz w:val="22"/>
          <w:szCs w:val="22"/>
        </w:rPr>
        <w:t xml:space="preserve"> </w:t>
      </w:r>
      <w:r w:rsidR="00872EE1">
        <w:rPr>
          <w:b w:val="0"/>
          <w:bCs w:val="0"/>
          <w:color w:val="000000" w:themeColor="text1"/>
          <w:sz w:val="22"/>
          <w:szCs w:val="22"/>
        </w:rPr>
        <w:t>mutants relative to their</w:t>
      </w:r>
      <w:r w:rsidR="00872EE1">
        <w:rPr>
          <w:b w:val="0"/>
          <w:bCs w:val="0"/>
          <w:color w:val="000000" w:themeColor="text1"/>
          <w:sz w:val="22"/>
          <w:szCs w:val="22"/>
        </w:rPr>
        <w:t xml:space="preserve"> </w:t>
      </w:r>
      <w:r w:rsidR="00872EE1">
        <w:rPr>
          <w:b w:val="0"/>
          <w:bCs w:val="0"/>
          <w:i/>
          <w:iCs/>
          <w:color w:val="000000" w:themeColor="text1"/>
          <w:sz w:val="22"/>
          <w:szCs w:val="22"/>
        </w:rPr>
        <w:t>lacI+</w:t>
      </w:r>
      <w:r w:rsidR="00872EE1">
        <w:rPr>
          <w:b w:val="0"/>
          <w:bCs w:val="0"/>
          <w:i/>
          <w:iCs/>
          <w:color w:val="000000" w:themeColor="text1"/>
          <w:sz w:val="22"/>
          <w:szCs w:val="22"/>
          <w:vertAlign w:val="subscript"/>
        </w:rPr>
        <w:t>ev</w:t>
      </w:r>
      <w:r w:rsidR="00872EE1">
        <w:rPr>
          <w:b w:val="0"/>
          <w:bCs w:val="0"/>
          <w:color w:val="000000" w:themeColor="text1"/>
          <w:sz w:val="22"/>
          <w:szCs w:val="22"/>
          <w:vertAlign w:val="subscript"/>
        </w:rPr>
        <w:t xml:space="preserve"> </w:t>
      </w:r>
      <w:r w:rsidR="006A7717">
        <w:rPr>
          <w:b w:val="0"/>
          <w:bCs w:val="0"/>
          <w:color w:val="000000" w:themeColor="text1"/>
          <w:sz w:val="22"/>
          <w:szCs w:val="22"/>
        </w:rPr>
        <w:t>ancestors</w:t>
      </w:r>
      <w:r w:rsidR="00872EE1">
        <w:rPr>
          <w:b w:val="0"/>
          <w:bCs w:val="0"/>
          <w:color w:val="000000" w:themeColor="text1"/>
          <w:sz w:val="22"/>
          <w:szCs w:val="22"/>
        </w:rPr>
        <w:t xml:space="preserve"> </w:t>
      </w:r>
      <w:r w:rsidR="00872EE1">
        <w:rPr>
          <w:b w:val="0"/>
          <w:bCs w:val="0"/>
          <w:color w:val="000000" w:themeColor="text1"/>
          <w:sz w:val="22"/>
          <w:szCs w:val="22"/>
        </w:rPr>
        <w:t xml:space="preserve">for </w:t>
      </w:r>
      <w:r w:rsidR="00872EE1">
        <w:rPr>
          <w:b w:val="0"/>
          <w:bCs w:val="0"/>
          <w:color w:val="000000" w:themeColor="text1"/>
          <w:sz w:val="22"/>
          <w:szCs w:val="22"/>
        </w:rPr>
        <w:t xml:space="preserve">the </w:t>
      </w:r>
      <w:r w:rsidR="006A7717">
        <w:rPr>
          <w:b w:val="0"/>
          <w:bCs w:val="0"/>
          <w:color w:val="000000" w:themeColor="text1"/>
          <w:sz w:val="22"/>
          <w:szCs w:val="22"/>
        </w:rPr>
        <w:t>eight</w:t>
      </w:r>
      <w:r w:rsidR="00872EE1">
        <w:rPr>
          <w:b w:val="0"/>
          <w:bCs w:val="0"/>
          <w:color w:val="000000" w:themeColor="text1"/>
          <w:sz w:val="22"/>
          <w:szCs w:val="22"/>
        </w:rPr>
        <w:t xml:space="preserve"> </w:t>
      </w:r>
      <w:r w:rsidR="00872EE1">
        <w:rPr>
          <w:b w:val="0"/>
          <w:bCs w:val="0"/>
          <w:color w:val="000000" w:themeColor="text1"/>
          <w:sz w:val="22"/>
          <w:szCs w:val="22"/>
        </w:rPr>
        <w:t>d</w:t>
      </w:r>
      <w:r w:rsidR="00872EE1">
        <w:rPr>
          <w:b w:val="0"/>
          <w:bCs w:val="0"/>
          <w:color w:val="000000" w:themeColor="text1"/>
          <w:sz w:val="22"/>
          <w:szCs w:val="22"/>
        </w:rPr>
        <w:t xml:space="preserve">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w:t>
      </w:r>
      <w:r w:rsidR="006A7717">
        <w:rPr>
          <w:b w:val="0"/>
          <w:bCs w:val="0"/>
          <w:color w:val="000000" w:themeColor="text1"/>
          <w:sz w:val="22"/>
          <w:szCs w:val="22"/>
        </w:rPr>
        <w:t xml:space="preserve"> identifiers on x-axes)</w:t>
      </w:r>
      <w:r w:rsidR="006A7717">
        <w:rPr>
          <w:b w:val="0"/>
          <w:bCs w:val="0"/>
          <w:color w:val="000000" w:themeColor="text1"/>
          <w:sz w:val="22"/>
          <w:szCs w:val="22"/>
        </w:rPr>
        <w:t xml:space="preserve"> </w:t>
      </w:r>
      <w:r w:rsidR="00872EE1">
        <w:rPr>
          <w:b w:val="0"/>
          <w:bCs w:val="0"/>
          <w:color w:val="000000" w:themeColor="text1"/>
          <w:sz w:val="22"/>
          <w:szCs w:val="22"/>
        </w:rPr>
        <w:t xml:space="preserve">. Open circles show relative </w:t>
      </w:r>
      <w:r w:rsidR="00872EE1">
        <w:rPr>
          <w:b w:val="0"/>
          <w:bCs w:val="0"/>
          <w:color w:val="000000" w:themeColor="text1"/>
          <w:sz w:val="22"/>
          <w:szCs w:val="22"/>
        </w:rPr>
        <w:t xml:space="preserve">fitness </w:t>
      </w:r>
      <w:r w:rsidR="00872EE1">
        <w:rPr>
          <w:b w:val="0"/>
          <w:bCs w:val="0"/>
          <w:color w:val="000000" w:themeColor="text1"/>
          <w:sz w:val="22"/>
          <w:szCs w:val="22"/>
        </w:rPr>
        <w:t xml:space="preserve">calculated from relative </w:t>
      </w:r>
      <w:r w:rsidR="00872EE1">
        <w:rPr>
          <w:b w:val="0"/>
          <w:bCs w:val="0"/>
          <w:color w:val="000000" w:themeColor="text1"/>
          <w:sz w:val="22"/>
          <w:szCs w:val="22"/>
        </w:rPr>
        <w:t xml:space="preserve">growth </w:t>
      </w:r>
      <w:r w:rsidR="00872EE1">
        <w:rPr>
          <w:b w:val="0"/>
          <w:bCs w:val="0"/>
          <w:color w:val="000000" w:themeColor="text1"/>
          <w:sz w:val="22"/>
          <w:szCs w:val="22"/>
        </w:rPr>
        <w:t>predicted by our approach.</w:t>
      </w:r>
      <w:r w:rsidR="006A7717">
        <w:rPr>
          <w:b w:val="0"/>
          <w:bCs w:val="0"/>
          <w:color w:val="000000" w:themeColor="text1"/>
          <w:sz w:val="22"/>
          <w:szCs w:val="22"/>
        </w:rPr>
        <w:t xml:space="preserve"> Relative fitness calculated with </w:t>
      </w:r>
      <w:r w:rsidR="006A7717">
        <w:rPr>
          <w:b w:val="0"/>
          <w:bCs w:val="0"/>
          <w:color w:val="000000" w:themeColor="text1"/>
          <w:sz w:val="22"/>
          <w:szCs w:val="22"/>
        </w:rPr>
        <w:t>eq. 4.</w:t>
      </w:r>
      <w:r w:rsidR="00872EE1">
        <w:rPr>
          <w:b w:val="0"/>
          <w:bCs w:val="0"/>
          <w:color w:val="000000" w:themeColor="text1"/>
          <w:sz w:val="22"/>
          <w:szCs w:val="22"/>
        </w:rPr>
        <w:t xml:space="preserve"> Errors bars show 95% confidence intervals.</w:t>
      </w:r>
    </w:p>
    <w:p w14:paraId="57FE313C" w14:textId="77777777" w:rsidR="004E5529" w:rsidRPr="00C34C28" w:rsidRDefault="004E5529" w:rsidP="00C34C28">
      <w:pPr>
        <w:rPr>
          <w:b/>
          <w:bCs/>
        </w:rPr>
      </w:pPr>
    </w:p>
    <w:p w14:paraId="3EADF3B3" w14:textId="1A1FED78" w:rsidR="004C78E5" w:rsidRDefault="004C78E5" w:rsidP="004C78E5">
      <w:r>
        <w:rPr>
          <w:b/>
          <w:bCs/>
        </w:rPr>
        <w:t>Fitness cost of expression.</w:t>
      </w:r>
      <w:r>
        <w:t xml:space="preserve"> </w:t>
      </w:r>
      <w:r w:rsidR="003F0C07">
        <w:t>To estimate t</w:t>
      </w:r>
      <w:r w:rsidR="003F0C07">
        <w:t>he relative fitness co</w:t>
      </w:r>
      <w:r w:rsidR="003F0C07">
        <w:t xml:space="preserve">st of expressing the </w:t>
      </w:r>
      <w:r w:rsidR="003F0C07">
        <w:rPr>
          <w:i/>
          <w:iCs/>
        </w:rPr>
        <w:t>lac</w:t>
      </w:r>
      <w:r w:rsidR="003F0C07">
        <w:t xml:space="preserve"> </w:t>
      </w:r>
      <w:r w:rsidR="006A7717">
        <w:t xml:space="preserve">operon, </w:t>
      </w:r>
      <w:r w:rsidR="003F0C07">
        <w:t xml:space="preserve">one would grow isogenic strains with different expression levels in </w:t>
      </w:r>
      <w:r w:rsidR="006A7717">
        <w:t xml:space="preserve">a </w:t>
      </w:r>
      <w:r w:rsidR="003F0C07">
        <w:t>mixed culture. However, manipulation of the expression level is done either by cha</w:t>
      </w:r>
      <w:r w:rsidR="003F0C07">
        <w:t xml:space="preserve">nging the genotype or by inducing expression with </w:t>
      </w:r>
      <w:r w:rsidR="003F0C07" w:rsidRPr="003F0C07">
        <w:t>Isopropyl-</w:t>
      </w:r>
      <w:r w:rsidR="003F0C07">
        <w:rPr>
          <w:lang w:val="el-GR"/>
        </w:rPr>
        <w:t>β</w:t>
      </w:r>
      <w:r w:rsidR="003F0C07" w:rsidRPr="003F0C07">
        <w:t>-D-thiogalactoside (IPTG)</w:t>
      </w:r>
      <w:r w:rsidR="003F0C07">
        <w:t xml:space="preserve">, </w:t>
      </w:r>
      <w:r w:rsidR="003F0C07" w:rsidRPr="003F0C07">
        <w:t>a molecular analog of allolactose</w:t>
      </w:r>
      <w:r w:rsidR="003F0C07">
        <w:t xml:space="preserve">. However, </w:t>
      </w:r>
      <w:r w:rsidR="003F0C07">
        <w:lastRenderedPageBreak/>
        <w:t xml:space="preserve">changing the genotype can have pleiotropic effects on fitness, and strains growing in </w:t>
      </w:r>
      <w:r w:rsidR="006A7717">
        <w:t>a</w:t>
      </w:r>
      <w:r w:rsidR="006A7717">
        <w:t xml:space="preserve"> </w:t>
      </w:r>
      <w:r w:rsidR="006A7717">
        <w:t xml:space="preserve">mixed </w:t>
      </w:r>
      <w:r w:rsidR="003F0C07">
        <w:t xml:space="preserve">culture cannot experience different </w:t>
      </w:r>
      <w:r w:rsidR="003F0C07">
        <w:t xml:space="preserve">IPTG concentrations due to </w:t>
      </w:r>
      <w:r w:rsidR="006A7717">
        <w:t xml:space="preserve">their </w:t>
      </w:r>
      <w:r w:rsidR="003F0C07">
        <w:t xml:space="preserve">shared environment. </w:t>
      </w:r>
    </w:p>
    <w:p w14:paraId="2F1C1F71" w14:textId="78A4C73F" w:rsidR="00C94948" w:rsidRDefault="003F0C07">
      <w:r>
        <w:t xml:space="preserve">To resolve this and allow estimation of </w:t>
      </w:r>
      <w:r w:rsidR="006A7717">
        <w:t>the</w:t>
      </w:r>
      <w:r>
        <w:t xml:space="preserve"> fitness cost of </w:t>
      </w:r>
      <w:r>
        <w:rPr>
          <w:i/>
          <w:iCs/>
        </w:rPr>
        <w:t>lac</w:t>
      </w:r>
      <w:r>
        <w:t xml:space="preserve"> expression, </w:t>
      </w:r>
      <w:r>
        <w:t xml:space="preserve">growth curves were measured in mono-culture with </w:t>
      </w:r>
      <w:r w:rsidR="00DC0A28">
        <w:t xml:space="preserve">and without </w:t>
      </w:r>
      <w:r>
        <w:t>IPTG</w:t>
      </w:r>
      <w:r w:rsidR="00DC0A28">
        <w:t xml:space="preserve">, and these growth curves were used to predict growth in </w:t>
      </w:r>
      <w:r w:rsidR="006A7717">
        <w:t xml:space="preserve">a </w:t>
      </w:r>
      <w:r w:rsidR="00DC0A28">
        <w:t>mixed</w:t>
      </w:r>
      <w:r w:rsidR="006A7717">
        <w:t xml:space="preserve"> </w:t>
      </w:r>
      <w:r w:rsidR="00DC0A28">
        <w:t>culture and estimate</w:t>
      </w:r>
      <w:r w:rsidR="00C94948">
        <w:t xml:space="preserve"> the</w:t>
      </w:r>
      <w:r w:rsidR="00DC0A28">
        <w:t xml:space="preserve"> fitness </w:t>
      </w:r>
      <w:r w:rsidR="00C94948">
        <w:t>cost (</w:t>
      </w:r>
      <m:oMath>
        <m:r>
          <w:rPr>
            <w:rFonts w:ascii="Cambria Math" w:hAnsi="Cambria Math"/>
          </w:rPr>
          <m:t>1-W</m:t>
        </m:r>
      </m:oMath>
      <w:r w:rsidR="00C94948">
        <w:t xml:space="preserve">) </w:t>
      </w:r>
      <w:r w:rsidR="00C94948">
        <w:t xml:space="preserve">of growth with IPTG </w:t>
      </w:r>
      <w:r w:rsidR="00C94948">
        <w:t xml:space="preserve">relative to growth without IPTG. Applied to multiple IPTG concentrations and multiple </w:t>
      </w:r>
      <w:r w:rsidR="00C94948">
        <w:rPr>
          <w:i/>
          <w:iCs/>
        </w:rPr>
        <w:t>lacI+</w:t>
      </w:r>
      <w:r w:rsidR="00C94948">
        <w:rPr>
          <w:i/>
          <w:iCs/>
          <w:vertAlign w:val="subscript"/>
        </w:rPr>
        <w:t>ev</w:t>
      </w:r>
      <w:r w:rsidR="00C94948">
        <w:rPr>
          <w:i/>
          <w:iCs/>
        </w:rPr>
        <w:t xml:space="preserve"> </w:t>
      </w:r>
      <w:r w:rsidR="00C94948">
        <w:t xml:space="preserve">strains, and combined with </w:t>
      </w:r>
      <w:r w:rsidR="00C94948" w:rsidRPr="00C94948">
        <w:rPr>
          <w:i/>
          <w:iCs/>
        </w:rPr>
        <w:t>lac</w:t>
      </w:r>
      <w:r w:rsidR="00C94948">
        <w:t xml:space="preserve"> </w:t>
      </w:r>
      <w:r w:rsidR="00C94948" w:rsidRPr="00C94948">
        <w:t>expression</w:t>
      </w:r>
      <w:r w:rsidR="00C94948">
        <w:t xml:space="preserve"> measurements, </w:t>
      </w:r>
      <w:r w:rsidR="00C94948">
        <w:t xml:space="preserve">this process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44ED420F" w14:textId="77777777" w:rsidR="00C94948" w:rsidRPr="00C94948" w:rsidRDefault="00C94948"/>
    <w:p w14:paraId="6C69B57C" w14:textId="1AE6A3A3" w:rsidR="00C94948" w:rsidRDefault="006C4BAC" w:rsidP="00C34C28">
      <w:pPr>
        <w:keepNext/>
        <w:spacing w:after="200" w:line="276" w:lineRule="auto"/>
        <w:ind w:firstLine="0"/>
        <w:jc w:val="center"/>
      </w:pPr>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p>
    <w:p w14:paraId="57F48D98" w14:textId="75981859" w:rsidR="00660A13" w:rsidRDefault="00C94948" w:rsidP="00660A13">
      <w:pPr>
        <w:pStyle w:val="Caption"/>
        <w:jc w:val="center"/>
        <w:rPr>
          <w:b w:val="0"/>
          <w:bCs w:val="0"/>
          <w:color w:val="000000" w:themeColor="text1"/>
          <w:sz w:val="22"/>
          <w:szCs w:val="22"/>
        </w:rPr>
      </w:pPr>
      <w:bookmarkStart w:id="7"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7"/>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expression</w:t>
      </w:r>
      <w:r w:rsidR="00660A13">
        <w:rPr>
          <w:color w:val="000000" w:themeColor="text1"/>
          <w:sz w:val="22"/>
          <w:szCs w:val="22"/>
        </w:rPr>
        <w:t xml:space="preserve"> as a function of expression level.</w:t>
      </w:r>
      <w:r w:rsidR="00660A13">
        <w:rPr>
          <w:b w:val="0"/>
          <w:bCs w:val="0"/>
          <w:color w:val="000000" w:themeColor="text1"/>
          <w:sz w:val="22"/>
          <w:szCs w:val="22"/>
        </w:rPr>
        <w:t xml:space="preserve"> </w:t>
      </w:r>
      <w:r w:rsidR="00660A13">
        <w:rPr>
          <w:b w:val="0"/>
          <w:bCs w:val="0"/>
          <w:color w:val="000000" w:themeColor="text1"/>
          <w:sz w:val="22"/>
          <w:szCs w:val="22"/>
        </w:rPr>
        <w:t>Blue markers denote</w:t>
      </w:r>
      <w:r w:rsidR="00660A13">
        <w:rPr>
          <w:b w:val="0"/>
          <w:bCs w:val="0"/>
          <w:color w:val="000000" w:themeColor="text1"/>
          <w:sz w:val="22"/>
          <w:szCs w:val="22"/>
        </w:rPr>
        <w:t xml:space="preserve"> </w:t>
      </w:r>
      <w:r w:rsidR="006A7717">
        <w:rPr>
          <w:b w:val="0"/>
          <w:bCs w:val="0"/>
          <w:color w:val="000000" w:themeColor="text1"/>
          <w:sz w:val="22"/>
          <w:szCs w:val="22"/>
        </w:rPr>
        <w:t xml:space="preserve">the </w:t>
      </w:r>
      <w:r w:rsidR="00660A13">
        <w:rPr>
          <w:b w:val="0"/>
          <w:bCs w:val="0"/>
          <w:color w:val="000000" w:themeColor="text1"/>
          <w:sz w:val="22"/>
          <w:szCs w:val="22"/>
        </w:rPr>
        <w:t xml:space="preserve">fitness cost </w:t>
      </w:r>
      <w:r w:rsidR="00660A13">
        <w:rPr>
          <w:b w:val="0"/>
          <w:bCs w:val="0"/>
          <w:color w:val="000000" w:themeColor="text1"/>
          <w:sz w:val="22"/>
          <w:szCs w:val="22"/>
        </w:rPr>
        <w:t>estimate</w:t>
      </w:r>
      <w:r w:rsidR="00660A13">
        <w:rPr>
          <w:b w:val="0"/>
          <w:bCs w:val="0"/>
          <w:color w:val="000000" w:themeColor="text1"/>
          <w:sz w:val="22"/>
          <w:szCs w:val="22"/>
        </w:rPr>
        <w:t>d by</w:t>
      </w:r>
      <w:r w:rsidR="00660A13">
        <w:rPr>
          <w:b w:val="0"/>
          <w:bCs w:val="0"/>
          <w:color w:val="000000" w:themeColor="text1"/>
          <w:sz w:val="22"/>
          <w:szCs w:val="22"/>
        </w:rPr>
        <w:t xml:space="preserve"> our approach </w:t>
      </w:r>
      <w:r w:rsidR="00660A13">
        <w:rPr>
          <w:b w:val="0"/>
          <w:bCs w:val="0"/>
          <w:color w:val="000000" w:themeColor="text1"/>
          <w:sz w:val="22"/>
          <w:szCs w:val="22"/>
        </w:rPr>
        <w:t xml:space="preserve">from mono-culture growth curves of </w:t>
      </w:r>
      <w:r w:rsidR="006A7717">
        <w:rPr>
          <w:b w:val="0"/>
          <w:bCs w:val="0"/>
          <w:color w:val="000000" w:themeColor="text1"/>
          <w:sz w:val="22"/>
          <w:szCs w:val="22"/>
        </w:rPr>
        <w:t xml:space="preserve">the same </w:t>
      </w:r>
      <w:r w:rsidR="00660A13">
        <w:rPr>
          <w:b w:val="0"/>
          <w:bCs w:val="0"/>
          <w:color w:val="000000" w:themeColor="text1"/>
          <w:sz w:val="22"/>
          <w:szCs w:val="22"/>
        </w:rPr>
        <w:t xml:space="preserve"> strain growing with or without IPTG, for different IPTG concentrations</w:t>
      </w:r>
      <w:r w:rsidR="00660A13">
        <w:rPr>
          <w:b w:val="0"/>
          <w:bCs w:val="0"/>
          <w:color w:val="000000" w:themeColor="text1"/>
          <w:sz w:val="22"/>
          <w:szCs w:val="22"/>
        </w:rPr>
        <w:t xml:space="preserve">, </w:t>
      </w:r>
      <w:r w:rsidR="006A7717">
        <w:rPr>
          <w:b w:val="0"/>
          <w:bCs w:val="0"/>
          <w:color w:val="000000" w:themeColor="text1"/>
          <w:sz w:val="22"/>
          <w:szCs w:val="22"/>
        </w:rPr>
        <w:t>which lead to different</w:t>
      </w:r>
      <w:r w:rsidR="00660A13">
        <w:rPr>
          <w:b w:val="0"/>
          <w:bCs w:val="0"/>
          <w:color w:val="000000" w:themeColor="text1"/>
          <w:sz w:val="22"/>
          <w:szCs w:val="22"/>
        </w:rPr>
        <w:t>as expression level</w:t>
      </w:r>
      <w:r w:rsidR="00660A13">
        <w:rPr>
          <w:b w:val="0"/>
          <w:bCs w:val="0"/>
          <w:color w:val="000000" w:themeColor="text1"/>
          <w:sz w:val="22"/>
          <w:szCs w:val="22"/>
        </w:rPr>
        <w:t xml:space="preserve"> </w:t>
      </w:r>
      <w:r w:rsidR="006A7717">
        <w:rPr>
          <w:b w:val="0"/>
          <w:bCs w:val="0"/>
          <w:color w:val="000000" w:themeColor="text1"/>
          <w:sz w:val="22"/>
          <w:szCs w:val="22"/>
        </w:rPr>
        <w:t xml:space="preserve">(shown on x-axes </w:t>
      </w:r>
      <w:r w:rsidR="00660A13">
        <w:rPr>
          <w:b w:val="0"/>
          <w:bCs w:val="0"/>
          <w:color w:val="000000" w:themeColor="text1"/>
          <w:sz w:val="22"/>
          <w:szCs w:val="22"/>
        </w:rPr>
        <w:t xml:space="preserve">relative to </w:t>
      </w:r>
      <w:r w:rsidR="00660A13">
        <w:rPr>
          <w:b w:val="0"/>
          <w:bCs w:val="0"/>
          <w:color w:val="000000" w:themeColor="text1"/>
          <w:sz w:val="22"/>
          <w:szCs w:val="22"/>
        </w:rPr>
        <w:t xml:space="preserve">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0EC1B525" w14:textId="6137B89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 xml:space="preserve">//only one panel should appear, maybe L_G1; </w:t>
      </w:r>
      <w:r w:rsidRPr="00C34C28">
        <w:rPr>
          <w:b w:val="0"/>
          <w:bCs w:val="0"/>
          <w:color w:val="000000" w:themeColor="text1"/>
          <w:sz w:val="22"/>
          <w:szCs w:val="22"/>
          <w:highlight w:val="red"/>
        </w:rPr>
        <w:t>red and dashed lines should not a</w:t>
      </w:r>
      <w:r w:rsidRPr="00C34C28">
        <w:rPr>
          <w:b w:val="0"/>
          <w:bCs w:val="0"/>
          <w:color w:val="000000" w:themeColor="text1"/>
          <w:sz w:val="22"/>
          <w:szCs w:val="22"/>
          <w:highlight w:val="red"/>
        </w:rPr>
        <w:t>ppear in final figure//</w:t>
      </w:r>
    </w:p>
    <w:p w14:paraId="7113F9E8" w14:textId="712E0D50" w:rsidR="007A7F01" w:rsidRPr="0025589C" w:rsidRDefault="007A7F01" w:rsidP="00C34C28">
      <w:pPr>
        <w:pStyle w:val="Heading1"/>
        <w:spacing w:line="360" w:lineRule="auto"/>
        <w:ind w:firstLine="284"/>
      </w:pPr>
      <w:r w:rsidRPr="00674F4C">
        <w:t>Discussion</w:t>
      </w:r>
    </w:p>
    <w:p w14:paraId="3123C0B3" w14:textId="29BD926C" w:rsidR="00414445" w:rsidRPr="0075268D" w:rsidRDefault="007A7F01" w:rsidP="00C34C28">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BE030C">
        <w:t xml:space="preserve"> (</w:t>
      </w:r>
      <w:r w:rsidR="00BE030C" w:rsidRPr="00C34C28">
        <w:rPr>
          <w:b/>
          <w:bCs/>
        </w:rPr>
        <w:fldChar w:fldCharType="begin"/>
      </w:r>
      <w:r w:rsidR="00BE030C" w:rsidRPr="00C34C28">
        <w:rPr>
          <w:b/>
          <w:bCs/>
        </w:rPr>
        <w:instrText xml:space="preserve"> REF _Ref509481405 \h </w:instrText>
      </w:r>
      <w:r w:rsidR="00BE030C">
        <w:rPr>
          <w:b/>
          <w:bCs/>
        </w:rPr>
        <w:instrText xml:space="preserve"> \* MERGEFORMAT </w:instrText>
      </w:r>
      <w:r w:rsidR="00BE030C" w:rsidRPr="00C34C28">
        <w:rPr>
          <w:b/>
          <w:bCs/>
        </w:rPr>
      </w:r>
      <w:r w:rsidR="00BE030C" w:rsidRPr="00C34C28">
        <w:rPr>
          <w:b/>
          <w:bCs/>
        </w:rPr>
        <w:fldChar w:fldCharType="separate"/>
      </w:r>
      <w:r w:rsidR="00BE030C" w:rsidRPr="00C34C28">
        <w:rPr>
          <w:b/>
          <w:bCs/>
          <w:color w:val="000000" w:themeColor="text1"/>
          <w:sz w:val="22"/>
          <w:szCs w:val="22"/>
        </w:rPr>
        <w:t xml:space="preserve">Figure </w:t>
      </w:r>
      <w:r w:rsidR="00BE030C" w:rsidRPr="00C34C28">
        <w:rPr>
          <w:b/>
          <w:bCs/>
          <w:noProof/>
          <w:color w:val="000000" w:themeColor="text1"/>
          <w:sz w:val="22"/>
          <w:szCs w:val="22"/>
        </w:rPr>
        <w:t>5</w:t>
      </w:r>
      <w:r w:rsidR="00BE030C" w:rsidRPr="00C34C28">
        <w:rPr>
          <w:b/>
          <w:bCs/>
        </w:rPr>
        <w:fldChar w:fldCharType="end"/>
      </w:r>
      <w:r w:rsidR="00BE030C">
        <w:t>)</w:t>
      </w:r>
      <w:r w:rsidRPr="0025589C">
        <w:t>.</w:t>
      </w:r>
      <w:r w:rsidR="00CD2EF9" w:rsidRPr="0025589C">
        <w:t xml:space="preserve"> </w:t>
      </w:r>
      <w:r w:rsidR="00390455" w:rsidRPr="00C34C28">
        <w:rPr>
          <w:highlight w:val="yellow"/>
        </w:rPr>
        <w:t>We also demonstrated the application of our approach</w:t>
      </w:r>
      <w:r w:rsidR="00390455" w:rsidRPr="00C34C28">
        <w:rPr>
          <w:highlight w:val="yellow"/>
        </w:rPr>
        <w:t xml:space="preserve"> </w:t>
      </w:r>
      <w:r w:rsidR="00390455" w:rsidRPr="00C34C28">
        <w:rPr>
          <w:highlight w:val="yellow"/>
        </w:rPr>
        <w:t xml:space="preserve">for estimating </w:t>
      </w:r>
      <w:r w:rsidR="00390455" w:rsidRPr="00C34C28">
        <w:rPr>
          <w:highlight w:val="yellow"/>
        </w:rPr>
        <w:t>the fitness cost of protein expression</w:t>
      </w:r>
      <w:r w:rsidR="00390455" w:rsidRPr="00C34C28">
        <w:rPr>
          <w:highlight w:val="yellow"/>
        </w:rPr>
        <w:t xml:space="preserve"> (</w:t>
      </w:r>
      <w:r w:rsidR="00390455" w:rsidRPr="00C34C28">
        <w:rPr>
          <w:b/>
          <w:bCs/>
          <w:highlight w:val="yellow"/>
        </w:rPr>
        <w:fldChar w:fldCharType="begin"/>
      </w:r>
      <w:r w:rsidR="00390455" w:rsidRPr="00C34C28">
        <w:rPr>
          <w:b/>
          <w:bCs/>
          <w:highlight w:val="yellow"/>
        </w:rPr>
        <w:instrText xml:space="preserve"> REF _Ref529890310 \h  \* MERGEFORMAT </w:instrText>
      </w:r>
      <w:r w:rsidR="00390455" w:rsidRPr="00C34C28">
        <w:rPr>
          <w:b/>
          <w:bCs/>
          <w:highlight w:val="yellow"/>
        </w:rPr>
      </w:r>
      <w:r w:rsidR="00390455" w:rsidRPr="00C34C28">
        <w:rPr>
          <w:b/>
          <w:bCs/>
          <w:highlight w:val="yellow"/>
        </w:rPr>
        <w:fldChar w:fldCharType="separate"/>
      </w:r>
      <w:r w:rsidR="00390455" w:rsidRPr="00C34C28">
        <w:rPr>
          <w:b/>
          <w:bCs/>
          <w:color w:val="000000" w:themeColor="text1"/>
          <w:sz w:val="22"/>
          <w:szCs w:val="22"/>
          <w:highlight w:val="yellow"/>
        </w:rPr>
        <w:t>Figure 7</w:t>
      </w:r>
      <w:r w:rsidR="00390455" w:rsidRPr="00C34C28">
        <w:rPr>
          <w:b/>
          <w:bCs/>
          <w:highlight w:val="yellow"/>
        </w:rPr>
        <w:fldChar w:fldCharType="end"/>
      </w:r>
      <w:r w:rsidR="00390455" w:rsidRPr="00C34C28">
        <w:rPr>
          <w:highlight w:val="yellow"/>
        </w:rPr>
        <w:t>)</w:t>
      </w:r>
      <w:r w:rsidR="00390455" w:rsidRPr="00C34C28">
        <w:rPr>
          <w:highlight w:val="yellow"/>
        </w:rPr>
        <w:t>.</w:t>
      </w:r>
      <w:r w:rsidR="00BE030C">
        <w:rPr>
          <w:highlight w:val="yellow"/>
        </w:rPr>
        <w:t xml:space="preserve"> It is important to note that </w:t>
      </w:r>
      <w:r w:rsidR="00BE030C">
        <w:rPr>
          <w:highlight w:val="yellow"/>
        </w:rPr>
        <w:t>this demonstration</w:t>
      </w:r>
      <w:r w:rsidR="00BE030C">
        <w:rPr>
          <w:highlight w:val="yellow"/>
        </w:rPr>
        <w:t xml:space="preserve"> and an </w:t>
      </w:r>
      <w:r w:rsidR="00BE030C">
        <w:rPr>
          <w:highlight w:val="yellow"/>
        </w:rPr>
        <w:t xml:space="preserve">additional </w:t>
      </w:r>
      <w:r w:rsidR="00BE030C" w:rsidRPr="003B18C6">
        <w:rPr>
          <w:highlight w:val="yellow"/>
        </w:rPr>
        <w:t>validation (</w:t>
      </w:r>
      <w:r w:rsidR="00BE030C" w:rsidRPr="00C34C28">
        <w:rPr>
          <w:b/>
          <w:bCs/>
          <w:highlight w:val="yellow"/>
        </w:rPr>
        <w:fldChar w:fldCharType="begin"/>
      </w:r>
      <w:r w:rsidR="00BE030C" w:rsidRPr="00C34C28">
        <w:rPr>
          <w:b/>
          <w:bCs/>
          <w:highlight w:val="yellow"/>
        </w:rPr>
        <w:instrText xml:space="preserve"> REF _Ref529887764 \h </w:instrText>
      </w:r>
      <w:r w:rsidR="00BE030C" w:rsidRPr="00C34C28">
        <w:rPr>
          <w:b/>
          <w:bCs/>
          <w:highlight w:val="yellow"/>
        </w:rPr>
        <w:instrText xml:space="preserve"> \* MERGEFORMAT </w:instrText>
      </w:r>
      <w:r w:rsidR="00BE030C" w:rsidRPr="00C34C28">
        <w:rPr>
          <w:b/>
          <w:bCs/>
          <w:highlight w:val="yellow"/>
        </w:rPr>
      </w:r>
      <w:r w:rsidR="00BE030C" w:rsidRPr="00C34C28">
        <w:rPr>
          <w:b/>
          <w:bCs/>
          <w:highlight w:val="yellow"/>
        </w:rPr>
        <w:fldChar w:fldCharType="separate"/>
      </w:r>
      <w:r w:rsidR="00BE030C" w:rsidRPr="00C34C28">
        <w:rPr>
          <w:b/>
          <w:bCs/>
          <w:color w:val="000000" w:themeColor="text1"/>
          <w:sz w:val="22"/>
          <w:szCs w:val="22"/>
          <w:highlight w:val="yellow"/>
        </w:rPr>
        <w:t xml:space="preserve">Figure </w:t>
      </w:r>
      <w:r w:rsidR="00BE030C" w:rsidRPr="00C34C28">
        <w:rPr>
          <w:b/>
          <w:bCs/>
          <w:noProof/>
          <w:color w:val="000000" w:themeColor="text1"/>
          <w:sz w:val="22"/>
          <w:szCs w:val="22"/>
          <w:highlight w:val="yellow"/>
        </w:rPr>
        <w:t>6</w:t>
      </w:r>
      <w:r w:rsidR="00BE030C" w:rsidRPr="00C34C28">
        <w:rPr>
          <w:b/>
          <w:bCs/>
          <w:highlight w:val="yellow"/>
        </w:rPr>
        <w:fldChar w:fldCharType="end"/>
      </w:r>
      <w:r w:rsidR="00BE030C" w:rsidRPr="003B18C6">
        <w:rPr>
          <w:highlight w:val="yellow"/>
        </w:rPr>
        <w:t xml:space="preserve">) </w:t>
      </w:r>
      <w:r w:rsidR="00BE030C">
        <w:rPr>
          <w:highlight w:val="yellow"/>
        </w:rPr>
        <w:t xml:space="preserve">were </w:t>
      </w:r>
      <w:r w:rsidR="00BE030C">
        <w:rPr>
          <w:highlight w:val="yellow"/>
        </w:rPr>
        <w:lastRenderedPageBreak/>
        <w:t xml:space="preserve">performed </w:t>
      </w:r>
      <w:r w:rsidR="00BE030C">
        <w:rPr>
          <w:highlight w:val="yellow"/>
        </w:rPr>
        <w:t>by</w:t>
      </w:r>
      <w:r w:rsidR="00BE030C">
        <w:rPr>
          <w:highlight w:val="yellow"/>
        </w:rPr>
        <w:t xml:space="preserve"> authors KK and TFC</w:t>
      </w:r>
      <w:r w:rsidR="00BE030C">
        <w:rPr>
          <w:highlight w:val="yellow"/>
        </w:rPr>
        <w:t xml:space="preserve"> following an earlier version</w:t>
      </w:r>
      <w:r w:rsidR="00BE030C">
        <w:rPr>
          <w:highlight w:val="yellow"/>
        </w:rPr>
        <w:t xml:space="preserve"> of this manuscript deposited on the bioRxiv preprint server, without any support from </w:t>
      </w:r>
      <w:r w:rsidR="00BE030C">
        <w:rPr>
          <w:highlight w:val="yellow"/>
        </w:rPr>
        <w:t>the authors</w:t>
      </w:r>
      <w:r w:rsidR="00BE030C">
        <w:rPr>
          <w:highlight w:val="yellow"/>
        </w:rPr>
        <w:t xml:space="preserve"> of the preprint (YR, EDG, MB, JB &amp; LH)</w:t>
      </w:r>
      <w:r w:rsidR="00BE030C">
        <w:rPr>
          <w:highlight w:val="yellow"/>
        </w:rPr>
        <w:t xml:space="preserve">. We consider this </w:t>
      </w:r>
      <w:r w:rsidR="00BE030C">
        <w:rPr>
          <w:highlight w:val="yellow"/>
        </w:rPr>
        <w:t xml:space="preserve">replication </w:t>
      </w:r>
      <w:r w:rsidR="003B18C6">
        <w:rPr>
          <w:highlight w:val="yellow"/>
        </w:rPr>
        <w:t>and</w:t>
      </w:r>
      <w:r w:rsidR="009C30FE">
        <w:rPr>
          <w:highlight w:val="yellow"/>
        </w:rPr>
        <w:t xml:space="preserve"> </w:t>
      </w:r>
      <w:r w:rsidR="00BE030C">
        <w:rPr>
          <w:highlight w:val="yellow"/>
        </w:rPr>
        <w:t>validation</w:t>
      </w:r>
      <w:r w:rsidR="003B18C6">
        <w:rPr>
          <w:highlight w:val="yellow"/>
        </w:rPr>
        <w:t xml:space="preserve"> to be</w:t>
      </w:r>
      <w:r w:rsidR="009C30FE">
        <w:rPr>
          <w:highlight w:val="yellow"/>
        </w:rPr>
        <w:t xml:space="preserve"> strong evidence that </w:t>
      </w:r>
      <w:r w:rsidR="003B18C6">
        <w:rPr>
          <w:highlight w:val="yellow"/>
        </w:rPr>
        <w:t>our approach</w:t>
      </w:r>
      <w:r w:rsidR="009C30FE">
        <w:rPr>
          <w:highlight w:val="yellow"/>
        </w:rPr>
        <w:t xml:space="preserve"> can be applied to further datasets and experi</w:t>
      </w:r>
      <w:r w:rsidR="009C30FE" w:rsidRPr="00C51516">
        <w:rPr>
          <w:highlight w:val="yellow"/>
        </w:rPr>
        <w:t>ments.</w:t>
      </w:r>
      <w:r w:rsidR="0050199A" w:rsidRPr="00C51516">
        <w:rPr>
          <w:highlight w:val="yellow"/>
        </w:rPr>
        <w:t xml:space="preserve"> </w:t>
      </w:r>
      <w:r w:rsidR="003B18C6">
        <w:rPr>
          <w:highlight w:val="yellow"/>
        </w:rPr>
        <w:t>Indeed</w:t>
      </w:r>
      <w:r w:rsidR="0050199A" w:rsidRPr="00C51516">
        <w:rPr>
          <w:highlight w:val="yellow"/>
        </w:rPr>
        <w:t xml:space="preserve">, our </w:t>
      </w:r>
      <w:r w:rsidR="0050199A" w:rsidRPr="00C51516">
        <w:rPr>
          <w:highlight w:val="yellow"/>
        </w:rPr>
        <w:t xml:space="preserve">approach has </w:t>
      </w:r>
      <w:r w:rsidR="003B18C6">
        <w:rPr>
          <w:highlight w:val="yellow"/>
        </w:rPr>
        <w:t xml:space="preserve">already </w:t>
      </w:r>
      <w:r w:rsidR="0050199A" w:rsidRPr="00C51516">
        <w:rPr>
          <w:highlight w:val="yellow"/>
        </w:rPr>
        <w:t xml:space="preserve">been used to </w:t>
      </w:r>
      <w:r w:rsidR="0050199A" w:rsidRPr="00C51516">
        <w:rPr>
          <w:highlight w:val="yellow"/>
        </w:rPr>
        <w:t xml:space="preserve">estimate </w:t>
      </w:r>
      <w:r w:rsidR="0075268D" w:rsidRPr="00C51516">
        <w:rPr>
          <w:highlight w:val="yellow"/>
        </w:rPr>
        <w:t xml:space="preserve">relative </w:t>
      </w:r>
      <w:r w:rsidR="0050199A" w:rsidRPr="00C51516">
        <w:rPr>
          <w:highlight w:val="yellow"/>
        </w:rPr>
        <w:t>fitness of</w:t>
      </w:r>
      <w:r w:rsidR="0075268D" w:rsidRPr="00C51516">
        <w:rPr>
          <w:highlight w:val="yellow"/>
        </w:rPr>
        <w:t xml:space="preserve"> an</w:t>
      </w:r>
      <w:r w:rsidR="0050199A" w:rsidRPr="00C51516">
        <w:rPr>
          <w:highlight w:val="yellow"/>
        </w:rPr>
        <w:t xml:space="preserve"> </w:t>
      </w:r>
      <w:r w:rsidR="0075268D" w:rsidRPr="00C51516">
        <w:rPr>
          <w:i/>
          <w:iCs/>
          <w:highlight w:val="yellow"/>
        </w:rPr>
        <w:t>E. coli</w:t>
      </w:r>
      <w:r w:rsidR="0075268D" w:rsidRPr="00C51516">
        <w:rPr>
          <w:highlight w:val="yellow"/>
        </w:rPr>
        <w:t xml:space="preserve"> strain in which</w:t>
      </w:r>
      <w:r w:rsidR="0075268D" w:rsidRPr="00C51516">
        <w:rPr>
          <w:highlight w:val="yellow"/>
        </w:rPr>
        <w:t xml:space="preserve"> the </w:t>
      </w:r>
      <w:r w:rsidR="0075268D" w:rsidRPr="00C34C28">
        <w:rPr>
          <w:highlight w:val="yellow"/>
        </w:rPr>
        <w:t>arginine codon</w:t>
      </w:r>
      <w:r w:rsidR="0075268D" w:rsidRPr="00C34C28">
        <w:rPr>
          <w:highlight w:val="yellow"/>
        </w:rPr>
        <w:t>s CGU and CGC were edited to</w:t>
      </w:r>
      <w:r w:rsidR="0075268D" w:rsidRPr="00C34C28">
        <w:rPr>
          <w:highlight w:val="yellow"/>
        </w:rPr>
        <w:t xml:space="preserve"> CGG</w:t>
      </w:r>
      <w:r w:rsidR="0075268D" w:rsidRPr="00C34C28">
        <w:rPr>
          <w:highlight w:val="yellow"/>
        </w:rPr>
        <w:t xml:space="preserve"> in 60 </w:t>
      </w:r>
      <w:r w:rsidR="0075268D" w:rsidRPr="00C34C28">
        <w:rPr>
          <w:highlight w:val="yellow"/>
        </w:rPr>
        <w:t xml:space="preserve">highly-expressed genes </w:t>
      </w:r>
      <w:r w:rsidR="0075268D" w:rsidRPr="00C34C28">
        <w:rPr>
          <w:highlight w:val="yellow"/>
        </w:rPr>
        <w:fldChar w:fldCharType="begin" w:fldLock="1"/>
      </w:r>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75268D" w:rsidRPr="00C34C28">
        <w:rPr>
          <w:highlight w:val="yellow"/>
        </w:rPr>
        <w:fldChar w:fldCharType="separate"/>
      </w:r>
      <w:r w:rsidR="00667056" w:rsidRPr="00667056">
        <w:rPr>
          <w:noProof/>
          <w:highlight w:val="yellow"/>
        </w:rPr>
        <w:t>(18)</w:t>
      </w:r>
      <w:r w:rsidR="0075268D" w:rsidRPr="00C34C28">
        <w:rPr>
          <w:highlight w:val="yellow"/>
        </w:rPr>
        <w:fldChar w:fldCharType="end"/>
      </w:r>
      <w:r w:rsidR="0075268D" w:rsidRPr="00C34C28">
        <w:rPr>
          <w:highlight w:val="yellow"/>
        </w:rPr>
        <w:t>.</w:t>
      </w:r>
      <w:r w:rsidR="0075268D">
        <w:t xml:space="preserve"> </w:t>
      </w:r>
    </w:p>
    <w:p w14:paraId="3D5813A9" w14:textId="25572D29" w:rsidR="00AD1636" w:rsidRDefault="004B3D8A" w:rsidP="00C34C28">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213B109A" w:rsidR="00AD1636" w:rsidRPr="00643E5F" w:rsidRDefault="007A7F01" w:rsidP="00C34C28">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44B35FDD" w:rsidR="00257F74" w:rsidRDefault="00390455" w:rsidP="00C34C28">
      <w:r w:rsidRPr="00C34C28">
        <w:rPr>
          <w:highlight w:val="yellow"/>
        </w:rPr>
        <w:t xml:space="preserve">Our approach is useful even for laboratories that have considerable experience </w:t>
      </w:r>
      <w:r w:rsidR="003B18C6">
        <w:rPr>
          <w:highlight w:val="yellow"/>
        </w:rPr>
        <w:t>performing</w:t>
      </w:r>
      <w:r w:rsidRPr="00C34C28">
        <w:rPr>
          <w:highlight w:val="yellow"/>
        </w:rPr>
        <w:t xml:space="preserve"> competition experiments. First, </w:t>
      </w:r>
      <w:r w:rsidRPr="00C34C28">
        <w:rPr>
          <w:highlight w:val="yellow"/>
        </w:rPr>
        <w:t xml:space="preserve">it can be used to predict </w:t>
      </w:r>
      <w:r w:rsidR="00E318D0" w:rsidRPr="00C34C28">
        <w:rPr>
          <w:highlight w:val="yellow"/>
        </w:rPr>
        <w:t xml:space="preserve">mixed growth </w:t>
      </w:r>
      <w:r w:rsidR="003B18C6">
        <w:rPr>
          <w:highlight w:val="yellow"/>
        </w:rPr>
        <w:t xml:space="preserve">even if it is </w:t>
      </w:r>
      <w:r w:rsidR="003B18C6">
        <w:rPr>
          <w:highlight w:val="yellow"/>
        </w:rPr>
        <w:t xml:space="preserve">very hard or </w:t>
      </w:r>
      <w:r w:rsidR="003B18C6">
        <w:rPr>
          <w:highlight w:val="yellow"/>
        </w:rPr>
        <w:t>im</w:t>
      </w:r>
      <w:r w:rsidR="00E318D0" w:rsidRPr="00C34C28">
        <w:rPr>
          <w:highlight w:val="yellow"/>
        </w:rPr>
        <w:t xml:space="preserve">possible to insert phenotypic or genetic markers to </w:t>
      </w:r>
      <w:r w:rsidR="00E318D0" w:rsidRPr="00C34C28">
        <w:rPr>
          <w:highlight w:val="yellow"/>
        </w:rPr>
        <w:t>the strains in question, for example with</w:t>
      </w:r>
      <w:r w:rsidR="00E318D0" w:rsidRPr="00C34C28">
        <w:rPr>
          <w:highlight w:val="yellow"/>
        </w:rPr>
        <w:t xml:space="preserve"> </w:t>
      </w:r>
      <w:r w:rsidRPr="00C34C28">
        <w:rPr>
          <w:highlight w:val="yellow"/>
        </w:rPr>
        <w:t>non-model organisms</w:t>
      </w:r>
      <w:r w:rsidR="00E318D0" w:rsidRPr="00C34C28">
        <w:rPr>
          <w:highlight w:val="yellow"/>
        </w:rPr>
        <w:t>. Second, our approach is useful for predicting results of competiti</w:t>
      </w:r>
      <w:r w:rsidR="00E318D0" w:rsidRPr="00C34C28">
        <w:rPr>
          <w:highlight w:val="yellow"/>
        </w:rPr>
        <w:t xml:space="preserve">ons that </w:t>
      </w:r>
      <w:r w:rsidR="003B18C6">
        <w:rPr>
          <w:highlight w:val="yellow"/>
        </w:rPr>
        <w:t>are impossible to</w:t>
      </w:r>
      <w:r w:rsidR="00E318D0" w:rsidRPr="00C34C28">
        <w:rPr>
          <w:highlight w:val="yellow"/>
        </w:rPr>
        <w:t xml:space="preserve"> perform</w:t>
      </w:r>
      <w:r w:rsidR="00E318D0" w:rsidRPr="00C34C28">
        <w:rPr>
          <w:highlight w:val="yellow"/>
        </w:rPr>
        <w:t xml:space="preserve">. </w:t>
      </w:r>
      <w:r w:rsidR="00E318D0" w:rsidRPr="00C34C28">
        <w:rPr>
          <w:highlight w:val="yellow"/>
        </w:rPr>
        <w:t>We demonstrate</w:t>
      </w:r>
      <w:r w:rsidR="003B18C6">
        <w:rPr>
          <w:highlight w:val="yellow"/>
        </w:rPr>
        <w:t>d</w:t>
      </w:r>
      <w:r w:rsidR="00E318D0" w:rsidRPr="00C34C28">
        <w:rPr>
          <w:highlight w:val="yellow"/>
        </w:rPr>
        <w:t xml:space="preserve"> this by</w:t>
      </w:r>
      <w:r w:rsidR="00E318D0" w:rsidRPr="00C34C28">
        <w:rPr>
          <w:highlight w:val="yellow"/>
        </w:rPr>
        <w:t xml:space="preserve"> measuring growth of an </w:t>
      </w:r>
      <w:r w:rsidR="00E318D0" w:rsidRPr="00C34C28">
        <w:rPr>
          <w:i/>
          <w:iCs/>
          <w:highlight w:val="yellow"/>
        </w:rPr>
        <w:t>E. coli</w:t>
      </w:r>
      <w:r w:rsidR="00E318D0" w:rsidRPr="00C34C28">
        <w:rPr>
          <w:highlight w:val="yellow"/>
        </w:rPr>
        <w:t xml:space="preserve"> strain with </w:t>
      </w:r>
      <w:r w:rsidR="00E318D0" w:rsidRPr="00C34C28">
        <w:rPr>
          <w:highlight w:val="yellow"/>
        </w:rPr>
        <w:t xml:space="preserve">or </w:t>
      </w:r>
      <w:r w:rsidR="00E318D0" w:rsidRPr="00C34C28">
        <w:rPr>
          <w:highlight w:val="yellow"/>
        </w:rPr>
        <w:t>without IPTG</w:t>
      </w:r>
      <w:r w:rsidR="00E318D0" w:rsidRPr="00C34C28">
        <w:rPr>
          <w:highlight w:val="yellow"/>
        </w:rPr>
        <w:t xml:space="preserve">, which induces expression of </w:t>
      </w:r>
      <w:r w:rsidR="00E318D0" w:rsidRPr="00C34C28">
        <w:rPr>
          <w:highlight w:val="yellow"/>
        </w:rPr>
        <w:t xml:space="preserve">the </w:t>
      </w:r>
      <w:r w:rsidR="00E318D0" w:rsidRPr="00C34C28">
        <w:rPr>
          <w:i/>
          <w:iCs/>
          <w:highlight w:val="yellow"/>
        </w:rPr>
        <w:t>lac</w:t>
      </w:r>
      <w:r w:rsidR="00E318D0" w:rsidRPr="00C34C28">
        <w:rPr>
          <w:highlight w:val="yellow"/>
        </w:rPr>
        <w:t xml:space="preserve"> operon</w:t>
      </w:r>
      <w:r w:rsidR="00E318D0" w:rsidRPr="00C34C28">
        <w:rPr>
          <w:highlight w:val="yellow"/>
        </w:rPr>
        <w:t>. Then,</w:t>
      </w:r>
      <w:r w:rsidR="00E318D0" w:rsidRPr="00C34C28">
        <w:rPr>
          <w:highlight w:val="yellow"/>
        </w:rPr>
        <w:t xml:space="preserve"> </w:t>
      </w:r>
      <w:r w:rsidR="00E318D0" w:rsidRPr="00C34C28">
        <w:rPr>
          <w:highlight w:val="yellow"/>
        </w:rPr>
        <w:t>we use</w:t>
      </w:r>
      <w:r w:rsidR="003B18C6">
        <w:rPr>
          <w:highlight w:val="yellow"/>
        </w:rPr>
        <w:t>d</w:t>
      </w:r>
      <w:r w:rsidR="00E318D0" w:rsidRPr="00C34C28">
        <w:rPr>
          <w:highlight w:val="yellow"/>
        </w:rPr>
        <w:t xml:space="preserve"> our </w:t>
      </w:r>
      <w:r w:rsidR="003B18C6">
        <w:rPr>
          <w:highlight w:val="yellow"/>
        </w:rPr>
        <w:t xml:space="preserve">computational approach to </w:t>
      </w:r>
      <w:r w:rsidR="00E318D0" w:rsidRPr="00C34C28">
        <w:rPr>
          <w:highlight w:val="yellow"/>
        </w:rPr>
        <w:t xml:space="preserve">predict </w:t>
      </w:r>
      <w:r w:rsidR="00E318D0" w:rsidRPr="00C34C28">
        <w:rPr>
          <w:highlight w:val="yellow"/>
        </w:rPr>
        <w:t xml:space="preserve">how </w:t>
      </w:r>
      <w:r w:rsidR="00E318D0" w:rsidRPr="00C34C28">
        <w:rPr>
          <w:highlight w:val="yellow"/>
        </w:rPr>
        <w:t xml:space="preserve">two populations of this strain would </w:t>
      </w:r>
      <w:r w:rsidR="00E318D0" w:rsidRPr="00C34C28">
        <w:rPr>
          <w:highlight w:val="yellow"/>
        </w:rPr>
        <w:t xml:space="preserve"> </w:t>
      </w:r>
      <w:r w:rsidR="00E318D0" w:rsidRPr="00C34C28">
        <w:rPr>
          <w:highlight w:val="yellow"/>
        </w:rPr>
        <w:t xml:space="preserve">grow if it was possible to compete them </w:t>
      </w:r>
      <w:r w:rsidR="00E318D0" w:rsidRPr="00C34C28">
        <w:rPr>
          <w:highlight w:val="yellow"/>
        </w:rPr>
        <w:t xml:space="preserve">in a mixed culture </w:t>
      </w:r>
      <w:r w:rsidR="00E318D0" w:rsidRPr="00C34C28">
        <w:rPr>
          <w:highlight w:val="yellow"/>
        </w:rPr>
        <w:t>while keeping their IPTG exposure</w:t>
      </w:r>
      <w:r w:rsidR="003B18C6">
        <w:rPr>
          <w:highlight w:val="yellow"/>
        </w:rPr>
        <w:t>s</w:t>
      </w:r>
      <w:r w:rsidR="00E318D0" w:rsidRPr="00C34C28">
        <w:rPr>
          <w:highlight w:val="yellow"/>
        </w:rPr>
        <w:t xml:space="preserve"> different. </w:t>
      </w:r>
      <w:r w:rsidR="00E318D0" w:rsidRPr="00C34C28">
        <w:rPr>
          <w:highlight w:val="yellow"/>
        </w:rPr>
        <w:t xml:space="preserve">Finally, we used </w:t>
      </w:r>
      <w:r w:rsidR="003B18C6">
        <w:rPr>
          <w:highlight w:val="yellow"/>
        </w:rPr>
        <w:t xml:space="preserve">this </w:t>
      </w:r>
      <w:r w:rsidR="00E318D0" w:rsidRPr="00C34C28">
        <w:rPr>
          <w:highlight w:val="yellow"/>
        </w:rPr>
        <w:t>predictio</w:t>
      </w:r>
      <w:r w:rsidR="00E318D0" w:rsidRPr="00C34C28">
        <w:rPr>
          <w:highlight w:val="yellow"/>
        </w:rPr>
        <w:t xml:space="preserve">n to estimate </w:t>
      </w:r>
      <w:r w:rsidR="00E318D0" w:rsidRPr="00C34C28">
        <w:rPr>
          <w:highlight w:val="yellow"/>
        </w:rPr>
        <w:t xml:space="preserve">the </w:t>
      </w:r>
      <w:r w:rsidR="00E318D0" w:rsidRPr="00C34C28">
        <w:rPr>
          <w:highlight w:val="yellow"/>
        </w:rPr>
        <w:t xml:space="preserve">fitness cost of expressing the </w:t>
      </w:r>
      <w:r w:rsidR="00E318D0" w:rsidRPr="00C34C28">
        <w:rPr>
          <w:i/>
          <w:iCs/>
          <w:highlight w:val="yellow"/>
        </w:rPr>
        <w:t>lac</w:t>
      </w:r>
      <w:r w:rsidR="00E318D0" w:rsidRPr="00C34C28">
        <w:rPr>
          <w:highlight w:val="yellow"/>
        </w:rPr>
        <w:t xml:space="preserve"> proteins</w:t>
      </w:r>
      <w:r w:rsidR="003B18C6">
        <w:rPr>
          <w:highlight w:val="yellow"/>
        </w:rPr>
        <w:t xml:space="preserve"> (</w:t>
      </w:r>
      <w:r w:rsidR="003B18C6" w:rsidRPr="00C34C28">
        <w:rPr>
          <w:b/>
          <w:bCs/>
          <w:highlight w:val="yellow"/>
        </w:rPr>
        <w:fldChar w:fldCharType="begin"/>
      </w:r>
      <w:r w:rsidR="003B18C6" w:rsidRPr="00C34C28">
        <w:rPr>
          <w:b/>
          <w:bCs/>
          <w:highlight w:val="yellow"/>
        </w:rPr>
        <w:instrText xml:space="preserve"> REF _Ref529890310 \h </w:instrText>
      </w:r>
      <w:r w:rsidR="003B18C6">
        <w:rPr>
          <w:b/>
          <w:bCs/>
          <w:highlight w:val="yellow"/>
        </w:rPr>
        <w:instrText xml:space="preserve"> \* MERGEFORMAT </w:instrText>
      </w:r>
      <w:r w:rsidR="003B18C6" w:rsidRPr="00C34C28">
        <w:rPr>
          <w:b/>
          <w:bCs/>
          <w:highlight w:val="yellow"/>
        </w:rPr>
      </w:r>
      <w:r w:rsidR="003B18C6" w:rsidRPr="00C34C28">
        <w:rPr>
          <w:b/>
          <w:bCs/>
          <w:highlight w:val="yellow"/>
        </w:rPr>
        <w:fldChar w:fldCharType="separate"/>
      </w:r>
      <w:r w:rsidR="003B18C6" w:rsidRPr="00C34C28">
        <w:rPr>
          <w:b/>
          <w:bCs/>
          <w:color w:val="000000" w:themeColor="text1"/>
          <w:sz w:val="22"/>
          <w:szCs w:val="22"/>
        </w:rPr>
        <w:t>Figure 7</w:t>
      </w:r>
      <w:r w:rsidR="003B18C6" w:rsidRPr="00C34C28">
        <w:rPr>
          <w:b/>
          <w:bCs/>
          <w:highlight w:val="yellow"/>
        </w:rPr>
        <w:fldChar w:fldCharType="end"/>
      </w:r>
      <w:r w:rsidR="003B18C6">
        <w:rPr>
          <w:highlight w:val="yellow"/>
        </w:rPr>
        <w:t>)</w:t>
      </w:r>
      <w:r w:rsidR="00E318D0" w:rsidRPr="00C34C28">
        <w:rPr>
          <w:highlight w:val="yellow"/>
        </w:rPr>
        <w:t xml:space="preserve">. </w:t>
      </w:r>
      <w:r w:rsidR="00D5398E" w:rsidRPr="00C34C28">
        <w:rPr>
          <w:highlight w:val="yellow"/>
        </w:rPr>
        <w:t xml:space="preserve">We suggest </w:t>
      </w:r>
      <w:r w:rsidR="003B18C6">
        <w:rPr>
          <w:highlight w:val="yellow"/>
        </w:rPr>
        <w:t xml:space="preserve">that </w:t>
      </w:r>
      <w:r w:rsidR="00D5398E" w:rsidRPr="00C34C28">
        <w:rPr>
          <w:highlight w:val="yellow"/>
        </w:rPr>
        <w:t xml:space="preserve">our approach </w:t>
      </w:r>
      <w:r w:rsidR="003B18C6">
        <w:rPr>
          <w:highlight w:val="yellow"/>
        </w:rPr>
        <w:t xml:space="preserve">be </w:t>
      </w:r>
      <w:r w:rsidR="00D5398E" w:rsidRPr="00C34C28">
        <w:rPr>
          <w:highlight w:val="yellow"/>
        </w:rPr>
        <w:t xml:space="preserve">can similarly applied to </w:t>
      </w:r>
      <w:r w:rsidR="00D5398E" w:rsidRPr="00C34C28">
        <w:rPr>
          <w:highlight w:val="yellow"/>
        </w:rPr>
        <w:t xml:space="preserve">predict the relative growth of </w:t>
      </w:r>
      <w:r w:rsidR="00D5398E" w:rsidRPr="00C34C28">
        <w:rPr>
          <w:highlight w:val="yellow"/>
        </w:rPr>
        <w:t>strains experienc</w:t>
      </w:r>
      <w:r w:rsidR="00D5398E" w:rsidRPr="00C34C28">
        <w:rPr>
          <w:highlight w:val="yellow"/>
        </w:rPr>
        <w:t>ing</w:t>
      </w:r>
      <w:r w:rsidR="00D5398E" w:rsidRPr="00C34C28">
        <w:rPr>
          <w:highlight w:val="yellow"/>
        </w:rPr>
        <w:t xml:space="preserve"> different drug</w:t>
      </w:r>
      <w:r w:rsidR="00D5398E" w:rsidRPr="00C34C28">
        <w:rPr>
          <w:highlight w:val="yellow"/>
        </w:rPr>
        <w:t xml:space="preserve"> </w:t>
      </w:r>
      <w:r w:rsidR="00D5398E" w:rsidRPr="00C34C28">
        <w:rPr>
          <w:highlight w:val="yellow"/>
        </w:rPr>
        <w:lastRenderedPageBreak/>
        <w:t>or nutrient</w:t>
      </w:r>
      <w:r w:rsidR="00D5398E" w:rsidRPr="00C34C28">
        <w:rPr>
          <w:highlight w:val="yellow"/>
        </w:rPr>
        <w:t xml:space="preserve"> concentrations.</w:t>
      </w:r>
      <w:r w:rsidR="00BE030C">
        <w:t xml:space="preserve"> </w:t>
      </w:r>
      <w:r w:rsidR="00E318D0">
        <w:t>Third</w:t>
      </w:r>
      <w:r w:rsidR="00E318D0">
        <w:t>, e</w:t>
      </w:r>
      <w:r w:rsidR="00E318D0" w:rsidRPr="00643E5F">
        <w:t xml:space="preserve">ven </w:t>
      </w:r>
      <w:r w:rsidR="005756F6" w:rsidRPr="00643E5F">
        <w:t xml:space="preserve">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rsidP="00C34C28">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3071713C"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5"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and includes a user interface that does not require prior knowledge in programming.</w:t>
      </w:r>
      <w:r w:rsidR="00C51516">
        <w:t xml:space="preserve"> </w:t>
      </w:r>
      <w:r w:rsidR="00F80842" w:rsidRPr="00C34C28">
        <w:rPr>
          <w:i/>
          <w:iCs/>
          <w:highlight w:val="yellow"/>
        </w:rPr>
        <w:t>Curveball</w:t>
      </w:r>
      <w:r w:rsidR="00F80842" w:rsidRPr="00F80842">
        <w:rPr>
          <w:highlight w:val="yellow"/>
        </w:rPr>
        <w:t xml:space="preserve"> </w:t>
      </w:r>
      <w:r w:rsidR="00C51516" w:rsidRPr="00C34C28">
        <w:rPr>
          <w:highlight w:val="yellow"/>
        </w:rPr>
        <w:t xml:space="preserve">has already been successfully used to estimate relative fitness in </w:t>
      </w:r>
      <w:r w:rsidR="00C51516" w:rsidRPr="00C34C28">
        <w:rPr>
          <w:i/>
          <w:iCs/>
          <w:highlight w:val="yellow"/>
        </w:rPr>
        <w:t xml:space="preserve">E. coli </w:t>
      </w:r>
      <w:r w:rsidR="00C51516" w:rsidRPr="00C51516">
        <w:rPr>
          <w:highlight w:val="yellow"/>
        </w:rPr>
        <w:fldChar w:fldCharType="begin" w:fldLock="1"/>
      </w:r>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C34C28">
        <w:rPr>
          <w:highlight w:val="yellow"/>
        </w:rPr>
        <w:fldChar w:fldCharType="separate"/>
      </w:r>
      <w:r w:rsidR="00667056" w:rsidRPr="00667056">
        <w:rPr>
          <w:noProof/>
          <w:highlight w:val="yellow"/>
        </w:rPr>
        <w:t>(18)</w:t>
      </w:r>
      <w:r w:rsidR="00C51516" w:rsidRPr="00B5596A">
        <w:rPr>
          <w:highlight w:val="yellow"/>
        </w:rPr>
        <w:fldChar w:fldCharType="end"/>
      </w:r>
      <w:r w:rsidR="00C51516" w:rsidRPr="00C51516">
        <w:rPr>
          <w:highlight w:val="yellow"/>
        </w:rPr>
        <w:t>.</w:t>
      </w:r>
      <w:r w:rsidRPr="0025589C">
        <w:t xml:space="preserve"> It is </w:t>
      </w:r>
      <w:r w:rsidRPr="00D35BFD">
        <w:rPr>
          <w:i/>
          <w:iCs/>
        </w:rPr>
        <w:t>free</w:t>
      </w:r>
      <w:r w:rsidRPr="0025589C">
        <w:t xml:space="preserve"> and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F80842">
        <w:t>could</w:t>
      </w:r>
      <w:r w:rsidR="00F80842" w:rsidRPr="0025589C">
        <w:t xml:space="preserve"> </w:t>
      </w:r>
      <w:r w:rsidRPr="0025589C">
        <w:t>be added by the community to extend its utility.</w:t>
      </w:r>
    </w:p>
    <w:p w14:paraId="24785C74" w14:textId="77777777" w:rsidR="007A7F01" w:rsidRPr="0025589C" w:rsidRDefault="007A7F01" w:rsidP="00C34C28">
      <w:pPr>
        <w:pStyle w:val="Heading2"/>
        <w:spacing w:line="360" w:lineRule="auto"/>
        <w:ind w:firstLine="284"/>
      </w:pPr>
      <w:r w:rsidRPr="0025589C">
        <w:t>Conclusions</w:t>
      </w:r>
    </w:p>
    <w:p w14:paraId="0ED019BF" w14:textId="52454734" w:rsidR="007942A2" w:rsidRPr="0025589C" w:rsidRDefault="007A7F01" w:rsidP="00C34C28">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05BF98C" w14:textId="77777777" w:rsidR="00643E5F" w:rsidRDefault="00643E5F" w:rsidP="00C34C28">
      <w:pPr>
        <w:spacing w:after="200"/>
        <w:rPr>
          <w:rFonts w:eastAsiaTheme="majorEastAsia"/>
          <w:b/>
          <w:bCs/>
          <w:kern w:val="32"/>
          <w:sz w:val="28"/>
          <w:szCs w:val="28"/>
        </w:rPr>
      </w:pPr>
      <w:bookmarkStart w:id="9" w:name="_Ref455590789"/>
      <w:r>
        <w:br w:type="page"/>
      </w:r>
    </w:p>
    <w:p w14:paraId="607869F5" w14:textId="70895A59" w:rsidR="007A7F01" w:rsidRPr="0025589C" w:rsidRDefault="007A7F01" w:rsidP="00C34C28">
      <w:pPr>
        <w:pStyle w:val="Heading1"/>
        <w:spacing w:line="360" w:lineRule="auto"/>
        <w:ind w:firstLine="284"/>
      </w:pPr>
      <w:bookmarkStart w:id="10" w:name="_Ref529956456"/>
      <w:r w:rsidRPr="0025589C">
        <w:lastRenderedPageBreak/>
        <w:t>Materials and Methods</w:t>
      </w:r>
      <w:bookmarkEnd w:id="8"/>
      <w:bookmarkEnd w:id="9"/>
      <w:bookmarkEnd w:id="10"/>
    </w:p>
    <w:p w14:paraId="6840A7B2" w14:textId="5428FD2E" w:rsidR="00EC4487" w:rsidRPr="00EC4487" w:rsidRDefault="007A7F01" w:rsidP="00C34C28">
      <w:r w:rsidRPr="0025589C">
        <w:rPr>
          <w:b/>
          <w:bCs/>
        </w:rPr>
        <w:t>Strains and plasmids</w:t>
      </w:r>
      <w:r w:rsidR="00EC4487">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667056">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25589C">
        <w:fldChar w:fldCharType="separate"/>
      </w:r>
      <w:r w:rsidR="0075268D" w:rsidRPr="0075268D">
        <w:rPr>
          <w:noProof/>
        </w:rPr>
        <w:t>(24)</w:t>
      </w:r>
      <w:r w:rsidR="00C35103" w:rsidRPr="0025589C">
        <w:fldChar w:fldCharType="end"/>
      </w:r>
      <w:r w:rsidR="00C35103" w:rsidRPr="0025589C">
        <w:t>)</w:t>
      </w:r>
      <w:r w:rsidRPr="0025589C">
        <w:t>.</w:t>
      </w:r>
      <w:r w:rsidR="00862800">
        <w:t xml:space="preserve"> </w:t>
      </w:r>
      <w:r w:rsidR="00862800" w:rsidRPr="00C34C28">
        <w:rPr>
          <w:highlight w:val="yellow"/>
        </w:rPr>
        <w:t xml:space="preserve">The </w:t>
      </w:r>
      <w:r w:rsidR="00862800" w:rsidRPr="00C34C28">
        <w:rPr>
          <w:i/>
          <w:iCs/>
          <w:highlight w:val="yellow"/>
        </w:rPr>
        <w:t>lacI</w:t>
      </w:r>
      <w:r w:rsidR="00862800" w:rsidRPr="00C34C28">
        <w:rPr>
          <w:highlight w:val="yellow"/>
        </w:rPr>
        <w:t xml:space="preserve"> </w:t>
      </w:r>
      <w:r w:rsidR="00862800" w:rsidRPr="00C34C28">
        <w:rPr>
          <w:i/>
          <w:iCs/>
          <w:highlight w:val="yellow"/>
        </w:rPr>
        <w:t>E. coli</w:t>
      </w:r>
      <w:r w:rsidR="00862800" w:rsidRPr="00C34C28">
        <w:rPr>
          <w:highlight w:val="yellow"/>
        </w:rPr>
        <w:t xml:space="preserve"> </w:t>
      </w:r>
      <w:r w:rsidR="00EC4487" w:rsidRPr="00C34C28">
        <w:rPr>
          <w:highlight w:val="yellow"/>
        </w:rPr>
        <w:t xml:space="preserve">strains </w:t>
      </w:r>
      <w:r w:rsidR="00862800" w:rsidRPr="00C34C28">
        <w:rPr>
          <w:highlight w:val="yellow"/>
        </w:rPr>
        <w:t xml:space="preserve">were </w:t>
      </w:r>
      <w:r w:rsidR="00EC4487" w:rsidRPr="00C34C28">
        <w:rPr>
          <w:highlight w:val="yellow"/>
        </w:rPr>
        <w:t xml:space="preserve">selected from populations previously evolved by Cooper and Lenski </w:t>
      </w:r>
      <w:r w:rsidR="00EC4487" w:rsidRPr="00C34C28">
        <w:rPr>
          <w:highlight w:val="yellow"/>
        </w:rPr>
        <w:fldChar w:fldCharType="begin" w:fldLock="1"/>
      </w:r>
      <w:r w:rsidR="00986895">
        <w:rPr>
          <w:highlight w:val="yellow"/>
        </w:rP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C34C28">
        <w:rPr>
          <w:highlight w:val="yellow"/>
        </w:rPr>
        <w:fldChar w:fldCharType="separate"/>
      </w:r>
      <w:r w:rsidR="00EC4487" w:rsidRPr="00C34C28">
        <w:rPr>
          <w:noProof/>
          <w:highlight w:val="yellow"/>
        </w:rPr>
        <w:t>(15)</w:t>
      </w:r>
      <w:r w:rsidR="00EC4487" w:rsidRPr="00C34C28">
        <w:rPr>
          <w:highlight w:val="yellow"/>
        </w:rPr>
        <w:fldChar w:fldCharType="end"/>
      </w:r>
      <w:r w:rsidR="00EC4487" w:rsidRPr="00C34C28">
        <w:rPr>
          <w:highlight w:val="yellow"/>
        </w:rPr>
        <w:t>.</w:t>
      </w:r>
      <w:r w:rsidR="00EC4487">
        <w:t xml:space="preserve"> </w:t>
      </w:r>
    </w:p>
    <w:p w14:paraId="0685D757" w14:textId="7BAD048B" w:rsidR="007A7F01" w:rsidRPr="0025589C" w:rsidRDefault="00C0791B" w:rsidP="00C34C28">
      <w:r w:rsidRPr="0025589C">
        <w:rPr>
          <w:b/>
          <w:bCs/>
        </w:rPr>
        <w:t>Media.</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862800" w:rsidRPr="00C34C28">
        <w:rPr>
          <w:highlight w:val="yellow"/>
        </w:rPr>
        <w:t xml:space="preserve">Experiments </w:t>
      </w:r>
      <w:r w:rsidR="00862800">
        <w:rPr>
          <w:highlight w:val="yellow"/>
        </w:rPr>
        <w:t xml:space="preserve">with </w:t>
      </w:r>
      <w:r w:rsidR="00862800">
        <w:rPr>
          <w:i/>
          <w:iCs/>
          <w:highlight w:val="yellow"/>
        </w:rPr>
        <w:t>lacI</w:t>
      </w:r>
      <w:r w:rsidR="00862800">
        <w:rPr>
          <w:highlight w:val="yellow"/>
        </w:rPr>
        <w:t xml:space="preserve"> strains</w:t>
      </w:r>
      <w:r w:rsidR="00862800" w:rsidRPr="00C34C28">
        <w:rPr>
          <w:highlight w:val="yellow"/>
        </w:rPr>
        <w:t xml:space="preserve"> were </w:t>
      </w:r>
      <w:r w:rsidR="00862800" w:rsidRPr="00C34C28">
        <w:rPr>
          <w:highlight w:val="yellow"/>
        </w:rPr>
        <w:t>performed</w:t>
      </w:r>
      <w:r w:rsidR="00862800" w:rsidRPr="00C34C28">
        <w:rPr>
          <w:highlight w:val="yellow"/>
        </w:rPr>
        <w:t xml:space="preserve"> </w:t>
      </w:r>
      <w:r w:rsidR="00862800" w:rsidRPr="00C34C28">
        <w:rPr>
          <w:highlight w:val="yellow"/>
        </w:rPr>
        <w:t>in DM (</w:t>
      </w:r>
      <w:r w:rsidR="00862800" w:rsidRPr="00C34C28">
        <w:rPr>
          <w:rFonts w:ascii="Courier New" w:hAnsi="Courier New" w:cs="Courier New"/>
          <w:highlight w:val="yellow"/>
        </w:rPr>
        <w:t>﻿</w:t>
      </w:r>
      <w:r w:rsidR="00862800" w:rsidRPr="00C34C28">
        <w:rPr>
          <w:highlight w:val="yellow"/>
        </w:rPr>
        <w:t>Davis minimal brot) with 0.2% glycerol.</w:t>
      </w:r>
    </w:p>
    <w:p w14:paraId="57A2D755" w14:textId="128B4219"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1D2BB099" w14:textId="0373637F"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0229375" w14:textId="7CBCAB44"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397FB9FC" w14:textId="405A578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7514CF61" w14:textId="474E0E1B"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26B9FAB0" w:rsidR="007A7F01"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p>
    <w:p w14:paraId="47D2F4C6" w14:textId="62BFE94C" w:rsidR="00862800" w:rsidRPr="00862800" w:rsidRDefault="00862800" w:rsidP="00C34C28">
      <w:r w:rsidRPr="00C34C28">
        <w:rPr>
          <w:highlight w:val="yellow"/>
        </w:rPr>
        <w:lastRenderedPageBreak/>
        <w:t xml:space="preserve">Experiments with the </w:t>
      </w:r>
      <w:r w:rsidRPr="00C34C28">
        <w:rPr>
          <w:i/>
          <w:iCs/>
          <w:highlight w:val="yellow"/>
        </w:rPr>
        <w:t>lacI</w:t>
      </w:r>
      <w:r w:rsidRPr="00C34C28">
        <w:rPr>
          <w:highlight w:val="yellow"/>
        </w:rPr>
        <w:t xml:space="preserve"> strains were similar: </w:t>
      </w:r>
      <w:r w:rsidRPr="00C34C28">
        <w:rPr>
          <w:highlight w:val="yellow"/>
        </w:rPr>
        <w:t>strains</w:t>
      </w:r>
      <w:r w:rsidRPr="00C34C28">
        <w:rPr>
          <w:highlight w:val="yellow"/>
        </w:rPr>
        <w:t xml:space="preserve"> </w:t>
      </w:r>
      <w:r w:rsidRPr="00C34C28">
        <w:rPr>
          <w:highlight w:val="yellow"/>
        </w:rPr>
        <w:t xml:space="preserve">were </w:t>
      </w:r>
      <w:r w:rsidRPr="00C34C28">
        <w:rPr>
          <w:highlight w:val="yellow"/>
        </w:rPr>
        <w:t>inoculated into 1 mL of LB media and grown overnight</w:t>
      </w:r>
      <w:r w:rsidR="00F0786E" w:rsidRPr="00C34C28">
        <w:rPr>
          <w:highlight w:val="yellow"/>
        </w:rPr>
        <w:t>.</w:t>
      </w:r>
      <w:r w:rsidRPr="00C34C28">
        <w:rPr>
          <w:highlight w:val="yellow"/>
        </w:rPr>
        <w:t xml:space="preserve"> Saturated overnight cultures were diluted and </w:t>
      </w:r>
      <w:r w:rsidRPr="00C34C28">
        <w:rPr>
          <w:highlight w:val="yellow"/>
        </w:rPr>
        <w:t xml:space="preserve">preconditioned to the DM </w:t>
      </w:r>
      <w:r w:rsidRPr="00C34C28">
        <w:rPr>
          <w:highlight w:val="yellow"/>
        </w:rPr>
        <w:t xml:space="preserve">media </w:t>
      </w:r>
      <w:r w:rsidRPr="00C34C28">
        <w:rPr>
          <w:highlight w:val="yellow"/>
        </w:rPr>
        <w:t>supplemented with glycerol by transferring 1 μL into 1</w:t>
      </w:r>
      <w:r w:rsidRPr="00C34C28">
        <w:rPr>
          <w:highlight w:val="yellow"/>
        </w:rPr>
        <w:t xml:space="preserve"> </w:t>
      </w:r>
      <w:r w:rsidRPr="00C34C28">
        <w:rPr>
          <w:highlight w:val="yellow"/>
        </w:rPr>
        <w:t xml:space="preserve">mL of said growth media and incubated </w:t>
      </w:r>
      <w:r w:rsidRPr="00C34C28">
        <w:rPr>
          <w:highlight w:val="yellow"/>
        </w:rPr>
        <w:t xml:space="preserve">for 24 hours. On the next day, </w:t>
      </w:r>
      <w:r w:rsidRPr="00C34C28">
        <w:rPr>
          <w:highlight w:val="yellow"/>
        </w:rPr>
        <w:t>2 μL of the preconditioned culture was transferred into 89 μL of the same media</w:t>
      </w:r>
      <w:r w:rsidR="00F0786E" w:rsidRPr="00C34C28">
        <w:rPr>
          <w:highlight w:val="yellow"/>
        </w:rPr>
        <w:t>, with variable IPTG concentrations,</w:t>
      </w:r>
      <w:r w:rsidRPr="00C34C28">
        <w:rPr>
          <w:highlight w:val="yellow"/>
        </w:rPr>
        <w:t xml:space="preserve"> in a 96-well microplate</w:t>
      </w:r>
      <w:r w:rsidR="00F0786E" w:rsidRPr="00C34C28">
        <w:rPr>
          <w:highlight w:val="yellow"/>
        </w:rPr>
        <w:t>. The microbplate</w:t>
      </w:r>
      <w:r w:rsidRPr="00C34C28">
        <w:rPr>
          <w:highlight w:val="yellow"/>
        </w:rPr>
        <w:t xml:space="preserve"> then incubated in a microbplate reader (VersaMax)</w:t>
      </w:r>
      <w:r w:rsidRPr="00C34C28">
        <w:rPr>
          <w:highlight w:val="yellow"/>
        </w:rPr>
        <w:t xml:space="preserve"> at 37°C until cells reached stationary phase. OD</w:t>
      </w:r>
      <w:r w:rsidRPr="00C34C28">
        <w:rPr>
          <w:highlight w:val="yellow"/>
          <w:vertAlign w:val="subscript"/>
        </w:rPr>
        <w:t>450</w:t>
      </w:r>
      <w:r w:rsidRPr="00C34C28">
        <w:rPr>
          <w:highlight w:val="yellow"/>
        </w:rPr>
        <w:t xml:space="preserve"> readings were taken</w:t>
      </w:r>
      <w:r w:rsidRPr="00C34C28">
        <w:rPr>
          <w:highlight w:val="yellow"/>
        </w:rPr>
        <w:t xml:space="preserve"> every 5 minutes</w:t>
      </w:r>
      <w:r w:rsidRPr="00C34C28">
        <w:rPr>
          <w:highlight w:val="yellow"/>
        </w:rPr>
        <w:t>.</w:t>
      </w:r>
      <w:bookmarkStart w:id="11" w:name="_GoBack"/>
      <w:bookmarkEnd w:id="11"/>
    </w:p>
    <w:p w14:paraId="28754787" w14:textId="70C7203A" w:rsidR="007A7F01" w:rsidRPr="00F51414" w:rsidRDefault="007A7F01" w:rsidP="00C34C28">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Sciki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and SymPy</w:t>
      </w:r>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r w:rsidR="00F51414">
        <w:t xml:space="preserve">Growth curves of the </w:t>
      </w:r>
      <w:r w:rsidR="00F51414">
        <w:rPr>
          <w:i/>
          <w:iCs/>
        </w:rPr>
        <w:t>lacI</w:t>
      </w:r>
      <w:r w:rsidR="00F51414">
        <w:t xml:space="preserve"> strains were </w:t>
      </w:r>
      <w:r w:rsidR="00F51414">
        <w:t xml:space="preserve">independently </w:t>
      </w:r>
      <w:r w:rsidR="00F51414">
        <w:t xml:space="preserve">analyzed using the same model </w:t>
      </w:r>
      <w:r w:rsidR="00F51414">
        <w:t xml:space="preserve"> but different software implementation.</w:t>
      </w:r>
    </w:p>
    <w:p w14:paraId="3645BC11" w14:textId="1637F818"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4D18345F" w:rsidR="003616D0" w:rsidRPr="0025589C" w:rsidRDefault="003616D0" w:rsidP="00C34C28">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5C0F5D23" w:rsidR="005327AF" w:rsidRDefault="005327AF">
      <w:r>
        <w:rPr>
          <w:b/>
          <w:bCs/>
        </w:rPr>
        <w:lastRenderedPageBreak/>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p>
    <w:p w14:paraId="03ABE571" w14:textId="03932C62" w:rsidR="005F34D1" w:rsidRPr="00C34C28" w:rsidRDefault="002D0284" w:rsidP="00C34C28">
      <w:pPr>
        <w:rPr>
          <w:strike/>
        </w:rPr>
      </w:pPr>
      <w:r w:rsidRPr="00C34C28">
        <w:rPr>
          <w:b/>
          <w:bCs/>
          <w:strike/>
          <w:highlight w:val="yellow"/>
        </w:rPr>
        <w:t>Estimating s</w:t>
      </w:r>
      <w:r w:rsidR="005F34D1" w:rsidRPr="00C34C28">
        <w:rPr>
          <w:b/>
          <w:bCs/>
          <w:strike/>
          <w:highlight w:val="yellow"/>
        </w:rPr>
        <w:t xml:space="preserve">election coefficients. </w:t>
      </w:r>
      <w:r w:rsidR="00DE7AF4" w:rsidRPr="00C34C28">
        <w:rPr>
          <w:strike/>
          <w:highlight w:val="yellow"/>
        </w:rPr>
        <w:t>Selection coefficients</w:t>
      </w:r>
      <w:r w:rsidR="005F34D1" w:rsidRPr="00C34C28">
        <w:rPr>
          <w:strike/>
          <w:highlight w:val="yellow"/>
        </w:rPr>
        <w:t xml:space="preserve"> </w:t>
      </w:r>
      <w:r w:rsidR="00DE7AF4" w:rsidRPr="00C34C28">
        <w:rPr>
          <w:strike/>
          <w:highlight w:val="yellow"/>
        </w:rPr>
        <w:t>were</w:t>
      </w:r>
      <w:r w:rsidR="005F34D1" w:rsidRPr="00C34C28">
        <w:rPr>
          <w:strike/>
          <w:highlight w:val="yellow"/>
        </w:rPr>
        <w:t xml:space="preserve"> estimated from pairwise competition results using </w:t>
      </w:r>
      <m:oMath>
        <m:r>
          <w:rPr>
            <w:rFonts w:ascii="Cambria Math" w:hAnsi="Cambria Math"/>
            <w:strike/>
            <w:highlight w:val="yellow"/>
          </w:rPr>
          <m:t>s(t)=</m:t>
        </m:r>
        <m:f>
          <m:fPr>
            <m:ctrlPr>
              <w:rPr>
                <w:rFonts w:ascii="Cambria Math" w:hAnsi="Cambria Math"/>
                <w:i/>
                <w:strike/>
                <w:highlight w:val="yellow"/>
              </w:rPr>
            </m:ctrlPr>
          </m:fPr>
          <m:num>
            <m:r>
              <w:rPr>
                <w:rFonts w:ascii="Cambria Math" w:hAnsi="Cambria Math"/>
                <w:strike/>
                <w:highlight w:val="yellow"/>
              </w:rPr>
              <m:t>d</m:t>
            </m:r>
          </m:num>
          <m:den>
            <m:r>
              <w:rPr>
                <w:rFonts w:ascii="Cambria Math" w:hAnsi="Cambria Math"/>
                <w:strike/>
                <w:highlight w:val="yellow"/>
              </w:rPr>
              <m:t>dt</m:t>
            </m:r>
          </m:den>
        </m:f>
        <m:func>
          <m:funcPr>
            <m:ctrlPr>
              <w:rPr>
                <w:rFonts w:ascii="Cambria Math" w:hAnsi="Cambria Math"/>
                <w:i/>
                <w:strike/>
                <w:highlight w:val="yellow"/>
              </w:rPr>
            </m:ctrlPr>
          </m:funcPr>
          <m:fName>
            <m:r>
              <m:rPr>
                <m:sty m:val="p"/>
              </m:rPr>
              <w:rPr>
                <w:rFonts w:ascii="Cambria Math" w:hAnsi="Cambria Math"/>
                <w:strike/>
                <w:highlight w:val="yellow"/>
              </w:rPr>
              <m:t>log</m:t>
            </m:r>
          </m:fName>
          <m:e>
            <m:d>
              <m:dPr>
                <m:ctrlPr>
                  <w:rPr>
                    <w:rFonts w:ascii="Cambria Math" w:hAnsi="Cambria Math"/>
                    <w:i/>
                    <w:strike/>
                    <w:highlight w:val="yellow"/>
                  </w:rPr>
                </m:ctrlPr>
              </m:dPr>
              <m:e>
                <m:f>
                  <m:fPr>
                    <m:ctrlPr>
                      <w:rPr>
                        <w:rFonts w:ascii="Cambria Math" w:hAnsi="Cambria Math"/>
                        <w:i/>
                        <w:strike/>
                        <w:highlight w:val="yellow"/>
                      </w:rPr>
                    </m:ctrlPr>
                  </m:fPr>
                  <m:num>
                    <m:sSub>
                      <m:sSubPr>
                        <m:ctrlPr>
                          <w:rPr>
                            <w:rFonts w:ascii="Cambria Math" w:hAnsi="Cambria Math"/>
                            <w:i/>
                            <w:strike/>
                            <w:highlight w:val="yellow"/>
                          </w:rPr>
                        </m:ctrlPr>
                      </m:sSubPr>
                      <m:e>
                        <m:r>
                          <w:rPr>
                            <w:rFonts w:ascii="Cambria Math" w:hAnsi="Cambria Math"/>
                            <w:strike/>
                            <w:highlight w:val="yellow"/>
                          </w:rPr>
                          <m:t>f</m:t>
                        </m:r>
                      </m:e>
                      <m:sub>
                        <m:r>
                          <w:rPr>
                            <w:rFonts w:ascii="Cambria Math" w:hAnsi="Cambria Math"/>
                            <w:strike/>
                            <w:highlight w:val="yellow"/>
                          </w:rPr>
                          <m:t>2</m:t>
                        </m:r>
                      </m:sub>
                    </m:sSub>
                    <m:d>
                      <m:dPr>
                        <m:ctrlPr>
                          <w:rPr>
                            <w:rFonts w:ascii="Cambria Math" w:hAnsi="Cambria Math"/>
                            <w:i/>
                            <w:strike/>
                            <w:highlight w:val="yellow"/>
                          </w:rPr>
                        </m:ctrlPr>
                      </m:dPr>
                      <m:e>
                        <m:r>
                          <w:rPr>
                            <w:rFonts w:ascii="Cambria Math" w:hAnsi="Cambria Math"/>
                            <w:strike/>
                            <w:highlight w:val="yellow"/>
                          </w:rPr>
                          <m:t>t</m:t>
                        </m:r>
                      </m:e>
                    </m:d>
                  </m:num>
                  <m:den>
                    <m:sSub>
                      <m:sSubPr>
                        <m:ctrlPr>
                          <w:rPr>
                            <w:rFonts w:ascii="Cambria Math" w:hAnsi="Cambria Math"/>
                            <w:i/>
                            <w:strike/>
                            <w:highlight w:val="yellow"/>
                          </w:rPr>
                        </m:ctrlPr>
                      </m:sSubPr>
                      <m:e>
                        <m:r>
                          <w:rPr>
                            <w:rFonts w:ascii="Cambria Math" w:hAnsi="Cambria Math"/>
                            <w:strike/>
                            <w:highlight w:val="yellow"/>
                          </w:rPr>
                          <m:t>f</m:t>
                        </m:r>
                      </m:e>
                      <m:sub>
                        <m:r>
                          <w:rPr>
                            <w:rFonts w:ascii="Cambria Math" w:hAnsi="Cambria Math"/>
                            <w:strike/>
                            <w:highlight w:val="yellow"/>
                          </w:rPr>
                          <m:t>1</m:t>
                        </m:r>
                      </m:sub>
                    </m:sSub>
                    <m:d>
                      <m:dPr>
                        <m:ctrlPr>
                          <w:rPr>
                            <w:rFonts w:ascii="Cambria Math" w:hAnsi="Cambria Math"/>
                            <w:i/>
                            <w:strike/>
                            <w:highlight w:val="yellow"/>
                          </w:rPr>
                        </m:ctrlPr>
                      </m:dPr>
                      <m:e>
                        <m:r>
                          <w:rPr>
                            <w:rFonts w:ascii="Cambria Math" w:hAnsi="Cambria Math"/>
                            <w:strike/>
                            <w:highlight w:val="yellow"/>
                          </w:rPr>
                          <m:t>t</m:t>
                        </m:r>
                      </m:e>
                    </m:d>
                  </m:den>
                </m:f>
              </m:e>
            </m:d>
          </m:e>
        </m:func>
      </m:oMath>
      <w:r w:rsidR="00DE7AF4" w:rsidRPr="00C34C28">
        <w:rPr>
          <w:strike/>
          <w:highlight w:val="yellow"/>
        </w:rPr>
        <w:t xml:space="preserve"> </w:t>
      </w:r>
      <w:r w:rsidR="005F34D1" w:rsidRPr="00C34C28">
        <w:rPr>
          <w:strike/>
          <w:highlight w:val="yellow"/>
        </w:rPr>
        <w:t xml:space="preserve">where </w:t>
      </w:r>
      <m:oMath>
        <m:sSub>
          <m:sSubPr>
            <m:ctrlPr>
              <w:rPr>
                <w:rFonts w:ascii="Cambria Math" w:hAnsi="Cambria Math"/>
                <w:i/>
                <w:strike/>
                <w:highlight w:val="yellow"/>
              </w:rPr>
            </m:ctrlPr>
          </m:sSubPr>
          <m:e>
            <m:r>
              <w:rPr>
                <w:rFonts w:ascii="Cambria Math" w:hAnsi="Cambria Math"/>
                <w:strike/>
                <w:highlight w:val="yellow"/>
              </w:rPr>
              <m:t>f</m:t>
            </m:r>
          </m:e>
          <m:sub>
            <m:r>
              <w:rPr>
                <w:rFonts w:ascii="Cambria Math" w:hAnsi="Cambria Math"/>
                <w:strike/>
                <w:highlight w:val="yellow"/>
              </w:rPr>
              <m:t>1</m:t>
            </m:r>
          </m:sub>
        </m:sSub>
        <m:r>
          <w:rPr>
            <w:rFonts w:ascii="Cambria Math" w:hAnsi="Cambria Math"/>
            <w:strike/>
            <w:highlight w:val="yellow"/>
          </w:rPr>
          <m:t>(t)</m:t>
        </m:r>
      </m:oMath>
      <w:r w:rsidR="005F34D1" w:rsidRPr="00C34C28">
        <w:rPr>
          <w:strike/>
          <w:highlight w:val="yellow"/>
        </w:rPr>
        <w:t xml:space="preserve"> and </w:t>
      </w:r>
      <m:oMath>
        <m:sSub>
          <m:sSubPr>
            <m:ctrlPr>
              <w:rPr>
                <w:rFonts w:ascii="Cambria Math" w:hAnsi="Cambria Math"/>
                <w:i/>
                <w:strike/>
                <w:highlight w:val="yellow"/>
              </w:rPr>
            </m:ctrlPr>
          </m:sSubPr>
          <m:e>
            <m:r>
              <w:rPr>
                <w:rFonts w:ascii="Cambria Math" w:hAnsi="Cambria Math"/>
                <w:strike/>
                <w:highlight w:val="yellow"/>
              </w:rPr>
              <m:t>f</m:t>
            </m:r>
          </m:e>
          <m:sub>
            <m:r>
              <w:rPr>
                <w:rFonts w:ascii="Cambria Math" w:hAnsi="Cambria Math"/>
                <w:strike/>
                <w:highlight w:val="yellow"/>
              </w:rPr>
              <m:t>2</m:t>
            </m:r>
          </m:sub>
        </m:sSub>
        <m:r>
          <w:rPr>
            <w:rFonts w:ascii="Cambria Math" w:hAnsi="Cambria Math"/>
            <w:strike/>
            <w:highlight w:val="yellow"/>
          </w:rPr>
          <m:t>(t)</m:t>
        </m:r>
      </m:oMath>
      <w:r w:rsidR="005F34D1" w:rsidRPr="00C34C28">
        <w:rPr>
          <w:strike/>
          <w:highlight w:val="yellow"/>
        </w:rPr>
        <w:t xml:space="preserve"> are the </w:t>
      </w:r>
      <w:r w:rsidR="00DE7AF4" w:rsidRPr="00C34C28">
        <w:rPr>
          <w:strike/>
          <w:highlight w:val="yellow"/>
        </w:rPr>
        <w:t xml:space="preserve">predicted </w:t>
      </w:r>
      <w:r w:rsidR="005F34D1" w:rsidRPr="00C34C28">
        <w:rPr>
          <w:strike/>
          <w:highlight w:val="yellow"/>
        </w:rPr>
        <w:t xml:space="preserve">frequencies of the strains and </w:t>
      </w:r>
      <m:oMath>
        <m:r>
          <w:rPr>
            <w:rFonts w:ascii="Cambria Math" w:hAnsi="Cambria Math"/>
            <w:strike/>
            <w:highlight w:val="yellow"/>
          </w:rPr>
          <m:t>t</m:t>
        </m:r>
      </m:oMath>
      <w:r w:rsidR="005F34D1" w:rsidRPr="00C34C28">
        <w:rPr>
          <w:strike/>
          <w:highlight w:val="yellow"/>
        </w:rPr>
        <w:t xml:space="preserve"> is time</w:t>
      </w:r>
      <w:r w:rsidR="00FB039B" w:rsidRPr="00C34C28">
        <w:rPr>
          <w:strike/>
          <w:highlight w:val="yellow"/>
        </w:rPr>
        <w:t xml:space="preserve"> </w:t>
      </w:r>
      <w:r w:rsidR="00B313D1" w:rsidRPr="00C34C28">
        <w:rPr>
          <w:strike/>
          <w:highlight w:val="yellow"/>
        </w:rPr>
        <w:fldChar w:fldCharType="begin" w:fldLock="1"/>
      </w:r>
      <w:r w:rsidR="00C016FF" w:rsidRPr="00C34C28">
        <w:rPr>
          <w:strike/>
          <w:highlight w:val="yellow"/>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B313D1" w:rsidRPr="00C34C28">
        <w:rPr>
          <w:strike/>
          <w:highlight w:val="yellow"/>
        </w:rPr>
        <w:fldChar w:fldCharType="separate"/>
      </w:r>
      <w:r w:rsidR="00A10657" w:rsidRPr="00C34C28">
        <w:rPr>
          <w:strike/>
          <w:noProof/>
          <w:highlight w:val="yellow"/>
        </w:rPr>
        <w:t>(1)</w:t>
      </w:r>
      <w:r w:rsidR="00B313D1" w:rsidRPr="00C34C28">
        <w:rPr>
          <w:strike/>
          <w:highlight w:val="yellow"/>
        </w:rPr>
        <w:fldChar w:fldCharType="end"/>
      </w:r>
      <w:r w:rsidR="005F34D1" w:rsidRPr="00C34C28">
        <w:rPr>
          <w:strike/>
          <w:highlight w:val="yellow"/>
        </w:rPr>
        <w:t xml:space="preserve">. </w:t>
      </w:r>
      <w:r w:rsidR="00DE7AF4" w:rsidRPr="00C34C28">
        <w:rPr>
          <w:strike/>
          <w:highlight w:val="yellow"/>
        </w:rPr>
        <w:t xml:space="preserve">The resulting </w:t>
      </w:r>
      <w:r w:rsidR="00DE7AF4" w:rsidRPr="00C34C28">
        <w:rPr>
          <w:i/>
          <w:iCs/>
          <w:strike/>
          <w:highlight w:val="yellow"/>
        </w:rPr>
        <w:t>s</w:t>
      </w:r>
      <w:r w:rsidR="00DE7AF4" w:rsidRPr="00C34C28">
        <w:rPr>
          <w:i/>
          <w:iCs/>
          <w:strike/>
          <w:highlight w:val="yellow"/>
          <w:vertAlign w:val="subscript"/>
        </w:rPr>
        <w:t>t</w:t>
      </w:r>
      <w:r w:rsidR="00DE7AF4" w:rsidRPr="00C34C28">
        <w:rPr>
          <w:i/>
          <w:iCs/>
          <w:strike/>
          <w:highlight w:val="yellow"/>
        </w:rPr>
        <w:t xml:space="preserve"> </w:t>
      </w:r>
      <w:r w:rsidR="00DE7AF4" w:rsidRPr="00C34C28">
        <w:rPr>
          <w:strike/>
          <w:highlight w:val="yellow"/>
        </w:rPr>
        <w:t xml:space="preserve">values were then </w:t>
      </w:r>
      <w:r w:rsidR="005F34D1" w:rsidRPr="00C34C28">
        <w:rPr>
          <w:strike/>
          <w:highlight w:val="yellow"/>
        </w:rPr>
        <w:t>averaged across time</w:t>
      </w:r>
      <w:r w:rsidR="00DE7AF4" w:rsidRPr="00C34C28">
        <w:rPr>
          <w:strike/>
          <w:highlight w:val="yellow"/>
        </w:rPr>
        <w:t>.</w:t>
      </w:r>
      <w:r w:rsidR="005F34D1" w:rsidRPr="00C34C28">
        <w:rPr>
          <w:strike/>
          <w:highlight w:val="yellow"/>
        </w:rPr>
        <w:t xml:space="preserve"> Note that these estimates </w:t>
      </w:r>
      <w:r w:rsidR="00DB7A4F" w:rsidRPr="00C34C28">
        <w:rPr>
          <w:strike/>
          <w:highlight w:val="yellow"/>
        </w:rPr>
        <w:t>can</w:t>
      </w:r>
      <w:r w:rsidR="005F34D1" w:rsidRPr="00C34C28">
        <w:rPr>
          <w:strike/>
          <w:highlight w:val="yellow"/>
        </w:rPr>
        <w:t xml:space="preserve"> depend on the experimental conditions, such as duration, media, temperature, and strain composition.</w:t>
      </w:r>
    </w:p>
    <w:p w14:paraId="4E374857" w14:textId="215C05EF"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6"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C34C28">
      <w:r w:rsidRPr="0025589C">
        <w:rPr>
          <w:b/>
          <w:bCs/>
        </w:rPr>
        <w:t>Code availability</w:t>
      </w:r>
      <w:r w:rsidRPr="0025589C">
        <w:t xml:space="preserve">. Source code will be available upon publication at </w:t>
      </w:r>
      <w:hyperlink r:id="rId17" w:history="1">
        <w:r w:rsidRPr="0025589C">
          <w:rPr>
            <w:rStyle w:val="Hyperlink"/>
          </w:rPr>
          <w:t>https://github.com/yoavram/curveball</w:t>
        </w:r>
      </w:hyperlink>
      <w:r w:rsidRPr="0025589C">
        <w:t xml:space="preserve"> ; an installation guide, tutorial, and documentation will be available upon publication at </w:t>
      </w:r>
      <w:hyperlink r:id="rId18"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9" w:history="1">
        <w:r w:rsidRPr="0025589C">
          <w:rPr>
            <w:rStyle w:val="Hyperlink"/>
          </w:rPr>
          <w:t>https://curveball.netlify.com</w:t>
        </w:r>
      </w:hyperlink>
      <w:r w:rsidRPr="0025589C">
        <w:t xml:space="preserve"> (password: </w:t>
      </w:r>
      <w:r w:rsidRPr="0025589C">
        <w:rPr>
          <w:i/>
          <w:iCs/>
        </w:rPr>
        <w:t>dh5alpha</w:t>
      </w:r>
      <w:r w:rsidRPr="0025589C">
        <w:t>).</w:t>
      </w:r>
    </w:p>
    <w:p w14:paraId="4B214407" w14:textId="768E64C0" w:rsidR="007A7F01" w:rsidRPr="0025589C" w:rsidRDefault="007A7F01" w:rsidP="00C34C28">
      <w:r w:rsidRPr="00C34C28">
        <w:rPr>
          <w:b/>
          <w:bCs/>
          <w:highlight w:val="red"/>
        </w:rPr>
        <w:t>Figure reproduction</w:t>
      </w:r>
      <w:r w:rsidRPr="00C34C28">
        <w:rPr>
          <w:highlight w:val="red"/>
        </w:rPr>
        <w:t xml:space="preserve">. Data was </w:t>
      </w:r>
      <w:r w:rsidR="003B757D" w:rsidRPr="00C34C28">
        <w:rPr>
          <w:highlight w:val="red"/>
        </w:rPr>
        <w:t>analyzed</w:t>
      </w:r>
      <w:r w:rsidRPr="00C34C28">
        <w:rPr>
          <w:highlight w:val="red"/>
        </w:rPr>
        <w:t xml:space="preserve"> and figures</w:t>
      </w:r>
      <w:r w:rsidR="0036728F" w:rsidRPr="00C34C28">
        <w:rPr>
          <w:highlight w:val="red"/>
        </w:rPr>
        <w:t xml:space="preserve"> 1-5</w:t>
      </w:r>
      <w:r w:rsidRPr="00C34C28">
        <w:rPr>
          <w:highlight w:val="red"/>
        </w:rPr>
        <w:t xml:space="preserve"> were produced using a Jupyter </w:t>
      </w:r>
      <w:r w:rsidR="007E41E1" w:rsidRPr="00C34C28">
        <w:rPr>
          <w:highlight w:val="red"/>
        </w:rPr>
        <w:t>n</w:t>
      </w:r>
      <w:r w:rsidRPr="00C34C28">
        <w:rPr>
          <w:highlight w:val="red"/>
        </w:rPr>
        <w:t>otebook</w:t>
      </w:r>
      <w:r w:rsidR="00FB039B" w:rsidRPr="00C34C28">
        <w:rPr>
          <w:highlight w:val="red"/>
        </w:rPr>
        <w:t xml:space="preserve"> </w:t>
      </w:r>
      <w:r w:rsidRPr="00C34C28">
        <w:rPr>
          <w:highlight w:val="red"/>
        </w:rPr>
        <w:fldChar w:fldCharType="begin" w:fldLock="1"/>
      </w:r>
      <w:r w:rsidR="00667056" w:rsidRPr="00C34C28">
        <w:rPr>
          <w:highlight w:val="red"/>
        </w:rPr>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C34C28">
        <w:rPr>
          <w:highlight w:val="red"/>
        </w:rPr>
        <w:fldChar w:fldCharType="separate"/>
      </w:r>
      <w:r w:rsidR="0075268D" w:rsidRPr="00C34C28">
        <w:rPr>
          <w:noProof/>
          <w:highlight w:val="red"/>
        </w:rPr>
        <w:t>(37)</w:t>
      </w:r>
      <w:r w:rsidRPr="00C34C28">
        <w:rPr>
          <w:highlight w:val="red"/>
        </w:rPr>
        <w:fldChar w:fldCharType="end"/>
      </w:r>
      <w:r w:rsidRPr="00C34C28">
        <w:rPr>
          <w:highlight w:val="red"/>
        </w:rPr>
        <w:t xml:space="preserve"> </w:t>
      </w:r>
      <w:r w:rsidR="00865D57" w:rsidRPr="00C34C28">
        <w:rPr>
          <w:highlight w:val="red"/>
        </w:rPr>
        <w:t xml:space="preserve">that </w:t>
      </w:r>
      <w:r w:rsidRPr="00C34C28">
        <w:rPr>
          <w:highlight w:val="red"/>
        </w:rPr>
        <w:t>will be</w:t>
      </w:r>
      <w:r w:rsidRPr="00C34C28">
        <w:rPr>
          <w:i/>
          <w:iCs/>
          <w:highlight w:val="red"/>
        </w:rPr>
        <w:t xml:space="preserve"> </w:t>
      </w:r>
      <w:r w:rsidRPr="00C34C28">
        <w:rPr>
          <w:highlight w:val="red"/>
        </w:rPr>
        <w:t xml:space="preserve">available as a supporting file and at </w:t>
      </w:r>
      <w:hyperlink r:id="rId20" w:history="1">
        <w:r w:rsidRPr="00C34C28">
          <w:rPr>
            <w:rStyle w:val="Hyperlink"/>
            <w:highlight w:val="red"/>
          </w:rPr>
          <w:t>https://github.com/yoavram/curveball_ms</w:t>
        </w:r>
      </w:hyperlink>
      <w:r w:rsidRPr="00C34C28">
        <w:rPr>
          <w:highlight w:val="red"/>
        </w:rPr>
        <w:t xml:space="preserve">. </w:t>
      </w:r>
      <w:r w:rsidRPr="00C34C28">
        <w:rPr>
          <w:i/>
          <w:iCs/>
          <w:highlight w:val="red"/>
        </w:rPr>
        <w:t>For editors and reviewers only:</w:t>
      </w:r>
      <w:r w:rsidRPr="00C34C28">
        <w:rPr>
          <w:highlight w:val="red"/>
        </w:rPr>
        <w:t xml:space="preserve"> the notebook is available at </w:t>
      </w:r>
      <w:hyperlink r:id="rId21" w:history="1">
        <w:r w:rsidRPr="00C34C28">
          <w:rPr>
            <w:rStyle w:val="Hyperlink"/>
            <w:highlight w:val="red"/>
          </w:rPr>
          <w:t>https://dl.dropboxusercontent.com/u/1578682/supp.ipynb</w:t>
        </w:r>
      </w:hyperlink>
      <w:r w:rsidRPr="00C34C28">
        <w:rPr>
          <w:highlight w:val="red"/>
        </w:rPr>
        <w:t>.</w:t>
      </w:r>
    </w:p>
    <w:p w14:paraId="3DF0B46C" w14:textId="77777777" w:rsidR="00560BED" w:rsidRDefault="00560BED" w:rsidP="00C34C28">
      <w:pPr>
        <w:spacing w:after="200"/>
        <w:rPr>
          <w:rFonts w:eastAsiaTheme="majorEastAsia"/>
          <w:b/>
          <w:bCs/>
          <w:kern w:val="32"/>
          <w:sz w:val="28"/>
          <w:szCs w:val="28"/>
        </w:rPr>
      </w:pPr>
      <w:r>
        <w:br w:type="page"/>
      </w:r>
    </w:p>
    <w:p w14:paraId="563B9B5B" w14:textId="4CD90DBC" w:rsidR="007A7F01" w:rsidRPr="0025589C" w:rsidRDefault="007A7F01" w:rsidP="00C34C28">
      <w:pPr>
        <w:pStyle w:val="Heading1"/>
        <w:spacing w:line="360" w:lineRule="auto"/>
        <w:ind w:firstLine="284"/>
      </w:pPr>
      <w:r w:rsidRPr="0025589C">
        <w:lastRenderedPageBreak/>
        <w:t>Acknowledgments</w:t>
      </w:r>
    </w:p>
    <w:p w14:paraId="3E4C7E66" w14:textId="34988D33"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35A719B2"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r w:rsidR="002A7645">
        <w:rPr>
          <w:sz w:val="22"/>
          <w:szCs w:val="22"/>
        </w:rPr>
        <w:t xml:space="preserve"> </w:t>
      </w:r>
    </w:p>
    <w:p w14:paraId="12E9BC9F" w14:textId="20F07AD4" w:rsidR="00643E5F" w:rsidRPr="00560BED" w:rsidRDefault="002A7645" w:rsidP="00C34C28">
      <w:pPr>
        <w:rPr>
          <w:sz w:val="22"/>
          <w:szCs w:val="22"/>
        </w:rPr>
      </w:pPr>
      <w:r w:rsidRPr="00C34C28">
        <w:rPr>
          <w:sz w:val="22"/>
          <w:szCs w:val="22"/>
          <w:highlight w:val="red"/>
        </w:rPr>
        <w:t>TFC? KK?</w:t>
      </w:r>
    </w:p>
    <w:p w14:paraId="75B73F83" w14:textId="6D3E87B9" w:rsidR="00750BAE" w:rsidRPr="0025589C" w:rsidRDefault="00750BAE" w:rsidP="00C34C28">
      <w:pPr>
        <w:pStyle w:val="Heading1"/>
        <w:spacing w:line="360" w:lineRule="auto"/>
        <w:ind w:firstLine="284"/>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C34C2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C34C28">
      <w:pPr>
        <w:pStyle w:val="Heading1"/>
        <w:spacing w:line="360" w:lineRule="auto"/>
        <w:ind w:firstLine="284"/>
      </w:pPr>
      <w:r w:rsidRPr="0025589C">
        <w:lastRenderedPageBreak/>
        <w:t>Appendices</w:t>
      </w:r>
    </w:p>
    <w:p w14:paraId="20C5FB81" w14:textId="6D034F61"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664E4CEB" w14:textId="16C5C97C"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C34C28">
            <w:pPr>
              <w:jc w:val="right"/>
            </w:pPr>
          </w:p>
        </w:tc>
        <w:tc>
          <w:tcPr>
            <w:tcW w:w="5812" w:type="dxa"/>
            <w:vAlign w:val="center"/>
          </w:tcPr>
          <w:p w14:paraId="51C5C7FF" w14:textId="60CBDA2D" w:rsidR="00550FF4" w:rsidRPr="0025589C" w:rsidRDefault="00B5596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C34C28">
            <w:pPr>
              <w:jc w:val="right"/>
            </w:pPr>
            <w:r>
              <w:t>(</w:t>
            </w:r>
            <w:r w:rsidR="00550FF4" w:rsidRPr="0025589C">
              <w:t>A1a</w:t>
            </w:r>
            <w:r>
              <w:t>)</w:t>
            </w:r>
          </w:p>
          <w:p w14:paraId="41F84C3A" w14:textId="6A70EF42" w:rsidR="00550FF4" w:rsidRPr="0025589C" w:rsidRDefault="007E41E1" w:rsidP="00C34C28">
            <w:pPr>
              <w:jc w:val="right"/>
            </w:pPr>
            <w:r>
              <w:t>(</w:t>
            </w:r>
            <w:r w:rsidR="00550FF4" w:rsidRPr="0025589C">
              <w:t>A1b</w:t>
            </w:r>
            <w:r>
              <w:t>)</w:t>
            </w:r>
          </w:p>
        </w:tc>
      </w:tr>
    </w:tbl>
    <w:p w14:paraId="72AE7FE9"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B5596A"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C34C28">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C34C28">
            <w:pPr>
              <w:jc w:val="right"/>
            </w:pPr>
          </w:p>
        </w:tc>
        <w:tc>
          <w:tcPr>
            <w:tcW w:w="5812" w:type="dxa"/>
            <w:vAlign w:val="center"/>
          </w:tcPr>
          <w:p w14:paraId="3F2791A3" w14:textId="02F2C063" w:rsidR="007A7F01" w:rsidRPr="0025589C" w:rsidRDefault="00B5596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C34C28">
            <w:pPr>
              <w:jc w:val="right"/>
            </w:pPr>
            <w:r>
              <w:t>(</w:t>
            </w:r>
            <w:r w:rsidR="007A7F01" w:rsidRPr="0025589C">
              <w:t>A</w:t>
            </w:r>
            <w:r w:rsidR="00550FF4" w:rsidRPr="0025589C">
              <w:t>2</w:t>
            </w:r>
            <w:r w:rsidR="007A7F01" w:rsidRPr="0025589C">
              <w:t>a</w:t>
            </w:r>
            <w:r>
              <w:t>)</w:t>
            </w:r>
          </w:p>
          <w:p w14:paraId="7AA095FF" w14:textId="2CCB5B54" w:rsidR="007A7F01" w:rsidRPr="0025589C" w:rsidRDefault="007E41E1" w:rsidP="00C34C28">
            <w:pPr>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C34C28">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B5596A"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C34C28">
            <w:pPr>
              <w:jc w:val="right"/>
            </w:pPr>
          </w:p>
        </w:tc>
        <w:tc>
          <w:tcPr>
            <w:tcW w:w="5103" w:type="dxa"/>
            <w:vAlign w:val="center"/>
          </w:tcPr>
          <w:p w14:paraId="77261AC9" w14:textId="77777777" w:rsidR="007A7F01" w:rsidRPr="0025589C" w:rsidRDefault="00B5596A"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C34C28">
            <w:pPr>
              <w:jc w:val="right"/>
            </w:pPr>
            <w:r>
              <w:t>(</w:t>
            </w:r>
            <w:r w:rsidR="007A7F01" w:rsidRPr="0025589C">
              <w:t>A3</w:t>
            </w:r>
            <w:r>
              <w:t>)</w:t>
            </w:r>
          </w:p>
        </w:tc>
      </w:tr>
    </w:tbl>
    <w:p w14:paraId="75C4E254"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C34C28">
            <w:pPr>
              <w:jc w:val="right"/>
            </w:pPr>
          </w:p>
        </w:tc>
        <w:tc>
          <w:tcPr>
            <w:tcW w:w="5103" w:type="dxa"/>
            <w:vAlign w:val="center"/>
          </w:tcPr>
          <w:p w14:paraId="2F35DF75" w14:textId="77777777" w:rsidR="007A7F01" w:rsidRPr="0025589C" w:rsidRDefault="00B5596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C34C28">
            <w:pPr>
              <w:jc w:val="right"/>
            </w:pPr>
            <w:r>
              <w:t>(</w:t>
            </w:r>
            <w:r w:rsidR="007A7F01" w:rsidRPr="0025589C">
              <w:t>A4</w:t>
            </w:r>
            <w:r>
              <w:t>)</w:t>
            </w:r>
          </w:p>
        </w:tc>
      </w:tr>
    </w:tbl>
    <w:p w14:paraId="0E9F4221" w14:textId="710E8537" w:rsidR="007A7F01" w:rsidRPr="0025589C" w:rsidRDefault="007A7F01" w:rsidP="00C34C28">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C34C28">
            <w:pPr>
              <w:jc w:val="right"/>
            </w:pPr>
          </w:p>
        </w:tc>
        <w:tc>
          <w:tcPr>
            <w:tcW w:w="5103" w:type="dxa"/>
            <w:vAlign w:val="center"/>
          </w:tcPr>
          <w:p w14:paraId="4B86AC62" w14:textId="77777777" w:rsidR="007A7F01" w:rsidRPr="0025589C" w:rsidRDefault="00B5596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C34C28">
            <w:pPr>
              <w:jc w:val="right"/>
            </w:pPr>
            <w:r>
              <w:t>(</w:t>
            </w:r>
            <w:r w:rsidR="007A7F01" w:rsidRPr="0025589C">
              <w:t>A5</w:t>
            </w:r>
            <w:r>
              <w:t>)</w:t>
            </w:r>
          </w:p>
        </w:tc>
      </w:tr>
    </w:tbl>
    <w:p w14:paraId="44FAD20B" w14:textId="560F7B2F" w:rsidR="00EB3A9A" w:rsidRPr="0025589C" w:rsidRDefault="007A7F01" w:rsidP="00C34C28">
      <w:r w:rsidRPr="0025589C">
        <w:t>Baranyi and Roberts suggested a Michaelis-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C34C28">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rsidP="00C34C28">
      <w:r w:rsidRPr="0025589C">
        <w:t xml:space="preserve">Therefore, integrating </w:t>
      </w:r>
      <w:r w:rsidR="007A7F01" w:rsidRPr="0025589C">
        <w:t>eq. A5 produces eq</w:t>
      </w:r>
      <w:r w:rsidR="00A606B0">
        <w:t>s</w:t>
      </w:r>
      <w:r w:rsidR="007A7F01" w:rsidRPr="0025589C">
        <w:t xml:space="preserve">. 2. </w:t>
      </w:r>
    </w:p>
    <w:p w14:paraId="0EE2DABE" w14:textId="7ADD6DDA"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C34C28">
      <w:pPr>
        <w:pStyle w:val="Heading2"/>
        <w:spacing w:line="360" w:lineRule="auto"/>
        <w:ind w:firstLine="284"/>
      </w:pPr>
      <w:bookmarkStart w:id="1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2"/>
    </w:p>
    <w:p w14:paraId="7B1508AB" w14:textId="17FD6E80"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C34C28">
            <w:pPr>
              <w:jc w:val="right"/>
              <w:rPr>
                <w:i/>
                <w:iCs/>
              </w:rPr>
            </w:pPr>
          </w:p>
        </w:tc>
        <w:tc>
          <w:tcPr>
            <w:tcW w:w="5103" w:type="dxa"/>
            <w:vAlign w:val="center"/>
          </w:tcPr>
          <w:p w14:paraId="56F92223" w14:textId="77777777"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C34C28">
            <w:pPr>
              <w:jc w:val="right"/>
            </w:pPr>
            <w:r>
              <w:t>(</w:t>
            </w:r>
            <w:r w:rsidR="007A7F01" w:rsidRPr="0025589C">
              <w:t>B1a</w:t>
            </w:r>
            <w:r>
              <w:t>)</w:t>
            </w:r>
          </w:p>
          <w:p w14:paraId="3A27D326" w14:textId="373339E0" w:rsidR="007A7F01" w:rsidRPr="0025589C" w:rsidRDefault="007E41E1" w:rsidP="00C34C28">
            <w:pPr>
              <w:jc w:val="right"/>
            </w:pPr>
            <w:r>
              <w:t>(B1b)</w:t>
            </w:r>
          </w:p>
          <w:p w14:paraId="24DC33B2" w14:textId="01B975C6" w:rsidR="007A7F01" w:rsidRPr="0025589C" w:rsidRDefault="007E41E1" w:rsidP="00C34C28">
            <w:pPr>
              <w:jc w:val="right"/>
              <w:rPr>
                <w:i/>
                <w:iCs/>
              </w:rPr>
            </w:pPr>
            <w:r>
              <w:t>(</w:t>
            </w:r>
            <w:r w:rsidR="007A7F01" w:rsidRPr="0025589C">
              <w:t>B1c</w:t>
            </w:r>
            <w:r>
              <w:t>)</w:t>
            </w:r>
          </w:p>
        </w:tc>
      </w:tr>
    </w:tbl>
    <w:p w14:paraId="6210EBE4" w14:textId="6944878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C34C28">
            <w:pPr>
              <w:jc w:val="right"/>
              <w:rPr>
                <w:i/>
                <w:iCs/>
              </w:rPr>
            </w:pPr>
          </w:p>
        </w:tc>
        <w:tc>
          <w:tcPr>
            <w:tcW w:w="5103" w:type="dxa"/>
            <w:vAlign w:val="center"/>
          </w:tcPr>
          <w:p w14:paraId="4C65D192" w14:textId="77777777" w:rsidR="007A7F01" w:rsidRPr="0025589C" w:rsidRDefault="00B5596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C34C28">
            <w:pPr>
              <w:jc w:val="right"/>
            </w:pPr>
            <w:r>
              <w:t>(B2a)</w:t>
            </w:r>
          </w:p>
          <w:p w14:paraId="35558C86" w14:textId="5555250B" w:rsidR="007A7F01" w:rsidRPr="0025589C" w:rsidRDefault="007E41E1" w:rsidP="00C34C28">
            <w:pPr>
              <w:jc w:val="right"/>
              <w:rPr>
                <w:i/>
                <w:iCs/>
              </w:rPr>
            </w:pPr>
            <w:r>
              <w:t>(</w:t>
            </w:r>
            <w:r w:rsidR="007A7F01" w:rsidRPr="0025589C">
              <w:t>B2b</w:t>
            </w:r>
            <w:r>
              <w:t>)</w:t>
            </w:r>
          </w:p>
        </w:tc>
      </w:tr>
    </w:tbl>
    <w:p w14:paraId="52B6473C" w14:textId="70563592" w:rsidR="007A7F01" w:rsidRPr="0025589C" w:rsidRDefault="007A7F01" w:rsidP="00C34C28">
      <w:pPr>
        <w:tabs>
          <w:tab w:val="left" w:pos="1803"/>
          <w:tab w:val="center" w:pos="4153"/>
        </w:tabs>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C34C28">
            <w:pPr>
              <w:jc w:val="right"/>
              <w:rPr>
                <w:i/>
                <w:iCs/>
              </w:rPr>
            </w:pPr>
          </w:p>
        </w:tc>
        <w:tc>
          <w:tcPr>
            <w:tcW w:w="5103" w:type="dxa"/>
            <w:vAlign w:val="center"/>
          </w:tcPr>
          <w:p w14:paraId="0D77D915" w14:textId="3662B418" w:rsidR="007A7F01" w:rsidRPr="0025589C" w:rsidRDefault="00B5596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C34C28">
            <w:pPr>
              <w:jc w:val="right"/>
            </w:pPr>
            <w:r>
              <w:t>(B3a)</w:t>
            </w:r>
          </w:p>
          <w:p w14:paraId="400F0B34" w14:textId="63659B2C" w:rsidR="007A7F01" w:rsidRPr="0025589C" w:rsidRDefault="007E41E1" w:rsidP="00C34C28">
            <w:pPr>
              <w:jc w:val="right"/>
            </w:pPr>
            <w:r>
              <w:t>(B3b)</w:t>
            </w:r>
          </w:p>
          <w:p w14:paraId="1C2DA814" w14:textId="0E7B59CB" w:rsidR="007A7F01" w:rsidRPr="0025589C" w:rsidRDefault="007E41E1" w:rsidP="00C34C28">
            <w:pPr>
              <w:jc w:val="right"/>
            </w:pPr>
            <w:r>
              <w:t>(B3c)</w:t>
            </w:r>
          </w:p>
          <w:p w14:paraId="1E95C71B" w14:textId="4AFA9D6E" w:rsidR="007A7F01" w:rsidRPr="0025589C" w:rsidRDefault="007E41E1" w:rsidP="00C34C28">
            <w:pPr>
              <w:jc w:val="right"/>
            </w:pPr>
            <w:r>
              <w:t>(B3d)</w:t>
            </w:r>
          </w:p>
        </w:tc>
      </w:tr>
    </w:tbl>
    <w:p w14:paraId="0166B204" w14:textId="36272D29"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C34C28">
            <w:pPr>
              <w:jc w:val="right"/>
              <w:rPr>
                <w:i/>
                <w:iCs/>
              </w:rPr>
            </w:pPr>
          </w:p>
        </w:tc>
        <w:tc>
          <w:tcPr>
            <w:tcW w:w="5103" w:type="dxa"/>
            <w:vAlign w:val="center"/>
          </w:tcPr>
          <w:p w14:paraId="54B75DB6" w14:textId="53A200A3" w:rsidR="007A7F01" w:rsidRPr="0025589C" w:rsidRDefault="00B5596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C34C28">
            <w:pPr>
              <w:jc w:val="right"/>
            </w:pPr>
            <w:r>
              <w:t>(B4a)</w:t>
            </w:r>
          </w:p>
          <w:p w14:paraId="344A8D50" w14:textId="5C156AC4" w:rsidR="007A7F01" w:rsidRPr="0025589C" w:rsidRDefault="007E41E1" w:rsidP="00C34C28">
            <w:pPr>
              <w:jc w:val="right"/>
            </w:pPr>
            <w:r>
              <w:t>(B4b)</w:t>
            </w:r>
          </w:p>
        </w:tc>
      </w:tr>
    </w:tbl>
    <w:p w14:paraId="71BB6ACE" w14:textId="1A080D85"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C34C28">
      <w:pPr>
        <w:spacing w:after="200"/>
      </w:pPr>
      <w:r>
        <w:br w:type="page"/>
      </w:r>
    </w:p>
    <w:p w14:paraId="3CADD1D2" w14:textId="50606729" w:rsidR="007E41E1" w:rsidRDefault="007E41E1" w:rsidP="00C34C28">
      <w:pPr>
        <w:pStyle w:val="Heading1"/>
        <w:spacing w:line="360" w:lineRule="auto"/>
        <w:ind w:firstLine="284"/>
      </w:pPr>
      <w:r>
        <w:lastRenderedPageBreak/>
        <w:t>Supporting information</w:t>
      </w:r>
    </w:p>
    <w:p w14:paraId="7830BB69" w14:textId="77777777" w:rsidR="002C16C6" w:rsidRDefault="00FE4A98" w:rsidP="00C34C28">
      <w:pPr>
        <w:pStyle w:val="Caption"/>
        <w:keepNext/>
        <w:spacing w:line="360" w:lineRule="auto"/>
        <w:jc w:val="center"/>
      </w:pPr>
      <w:bookmarkStart w:id="13"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C34C28">
      <w:pPr>
        <w:spacing w:after="200"/>
        <w:rPr>
          <w:b/>
          <w:bCs/>
        </w:rPr>
      </w:pPr>
      <w:bookmarkStart w:id="14" w:name="_Ref453761140"/>
      <w:bookmarkStart w:id="15" w:name="_Ref453761136"/>
      <w:r>
        <w:br w:type="page"/>
      </w:r>
    </w:p>
    <w:p w14:paraId="3AAAE5EA"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C34C28">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5"/>
    </w:p>
    <w:p w14:paraId="094F0F89" w14:textId="1D33B8A6" w:rsidR="00FE4A98" w:rsidRDefault="00FE4A98" w:rsidP="00C34C28">
      <w:pPr>
        <w:spacing w:after="200"/>
        <w:rPr>
          <w:b/>
          <w:bCs/>
        </w:rPr>
      </w:pPr>
      <w:bookmarkStart w:id="17" w:name="_Ref454205793"/>
    </w:p>
    <w:p w14:paraId="65C16406" w14:textId="77777777" w:rsidR="00643E5F" w:rsidRDefault="00643E5F" w:rsidP="00C34C28">
      <w:pPr>
        <w:spacing w:after="200"/>
        <w:rPr>
          <w:b/>
          <w:bCs/>
        </w:rPr>
      </w:pPr>
    </w:p>
    <w:p w14:paraId="79CF6A79" w14:textId="77777777" w:rsidR="00643E5F" w:rsidRDefault="00643E5F" w:rsidP="00C34C28">
      <w:pPr>
        <w:spacing w:after="200"/>
        <w:rPr>
          <w:b/>
          <w:bCs/>
        </w:rPr>
      </w:pPr>
    </w:p>
    <w:p w14:paraId="38D720EB" w14:textId="77777777" w:rsidR="002C16C6" w:rsidRDefault="00FE4A98" w:rsidP="00C34C28">
      <w:pPr>
        <w:pStyle w:val="Caption"/>
        <w:keepNext/>
        <w:spacing w:line="360" w:lineRule="auto"/>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C34C28">
      <w:pPr>
        <w:spacing w:after="200"/>
        <w:rPr>
          <w:b/>
          <w:bCs/>
        </w:rPr>
      </w:pPr>
      <w:bookmarkStart w:id="18" w:name="_Ref453761035"/>
      <w:r>
        <w:br w:type="page"/>
      </w:r>
    </w:p>
    <w:bookmarkEnd w:id="18"/>
    <w:p w14:paraId="1216030F" w14:textId="2BD6E161"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917"/>
        <w:gridCol w:w="1106"/>
        <w:gridCol w:w="1377"/>
        <w:gridCol w:w="1106"/>
        <w:gridCol w:w="1056"/>
      </w:tblGrid>
      <w:tr w:rsidR="00AD4132" w:rsidRPr="001E0803" w14:paraId="5D9D4A92"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80038E"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571545C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6222853"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771D3D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74D9ABB6"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6429AC7"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438B90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3F1F41BF" w14:textId="4E0A0832"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D2A0E23"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0FDA2639" w14:textId="78293DF9"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06EE32"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5FECE6C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1E5F4361" w14:textId="4B533F61"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47A8B236"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2DC9908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0798B4"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879EF47"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78DD7858" w14:textId="77777777"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5EBAFB" w14:textId="4F134AC2"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4438287E"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97CCAA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1377ADE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1566D92" w14:textId="04E8687B" w:rsidR="00AD4132" w:rsidRPr="00B36A9E"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1BB67C44" w14:textId="427103C1"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42CA0ADA" w14:textId="70236D09"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EF15811"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1BCC64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0B3F659E" w14:textId="77777777" w:rsidR="00AD4132" w:rsidRPr="001E0803" w:rsidRDefault="00B5596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A2A2249" w14:textId="4056393D"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C6B8BCD" w14:textId="0CF10716"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1764475"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712D1DC2"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6ADB92D6" w14:textId="77777777"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049D0339" w14:textId="60ED2999"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B5596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5F9D87D5" w14:textId="10F75E0C"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C34C28">
      <w:pPr>
        <w:spacing w:after="200"/>
      </w:pPr>
    </w:p>
    <w:p w14:paraId="5850DF55" w14:textId="77777777" w:rsidR="00812388" w:rsidRDefault="00812388" w:rsidP="00C34C28">
      <w:pPr>
        <w:spacing w:after="200"/>
        <w:rPr>
          <w:b/>
          <w:bCs/>
        </w:rPr>
      </w:pPr>
      <w:bookmarkStart w:id="19" w:name="_Ref453683761"/>
      <w:r>
        <w:rPr>
          <w:b/>
          <w:bCs/>
        </w:rPr>
        <w:br w:type="page"/>
      </w:r>
    </w:p>
    <w:p w14:paraId="15FAE84B" w14:textId="587D41C4" w:rsidR="002C16C6" w:rsidRPr="002732BE" w:rsidRDefault="002C16C6" w:rsidP="00C34C28">
      <w:pPr>
        <w:outlineLvl w:val="0"/>
        <w:rPr>
          <w:b/>
          <w:bCs/>
        </w:rPr>
      </w:pPr>
      <w:r w:rsidRPr="002732BE">
        <w:rPr>
          <w:b/>
          <w:bCs/>
        </w:rPr>
        <w:lastRenderedPageBreak/>
        <w:t>Tabl</w:t>
      </w:r>
      <w:bookmarkEnd w:id="1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606"/>
        <w:gridCol w:w="390"/>
        <w:gridCol w:w="298"/>
        <w:gridCol w:w="298"/>
        <w:gridCol w:w="383"/>
        <w:gridCol w:w="383"/>
        <w:gridCol w:w="298"/>
        <w:gridCol w:w="298"/>
        <w:gridCol w:w="383"/>
        <w:gridCol w:w="383"/>
        <w:gridCol w:w="298"/>
        <w:gridCol w:w="298"/>
        <w:gridCol w:w="751"/>
        <w:gridCol w:w="15"/>
      </w:tblGrid>
      <w:tr w:rsidR="009E5344" w:rsidRPr="001E0803" w14:paraId="3CCC45D0"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5AE3C64" w14:textId="77777777" w:rsidR="009E5344" w:rsidRPr="001E0803" w:rsidRDefault="009E5344" w:rsidP="00C34C28">
            <w:pPr>
              <w:jc w:val="center"/>
              <w:rPr>
                <w:sz w:val="18"/>
                <w:szCs w:val="18"/>
              </w:rPr>
            </w:pPr>
          </w:p>
        </w:tc>
        <w:tc>
          <w:tcPr>
            <w:tcW w:w="0" w:type="dxa"/>
            <w:gridSpan w:val="4"/>
          </w:tcPr>
          <w:p w14:paraId="184FBC8B" w14:textId="1CD63E7C"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00EFC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2CFB3927"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039F22B2" w14:textId="77777777" w:rsidR="009E5344" w:rsidRPr="001E0803" w:rsidRDefault="009E5344" w:rsidP="00C34C28">
            <w:pPr>
              <w:jc w:val="center"/>
              <w:rPr>
                <w:i/>
                <w:iCs/>
                <w:sz w:val="18"/>
                <w:szCs w:val="18"/>
              </w:rPr>
            </w:pPr>
            <w:r w:rsidRPr="001E0803">
              <w:rPr>
                <w:i/>
                <w:iCs/>
                <w:sz w:val="18"/>
                <w:szCs w:val="18"/>
              </w:rPr>
              <w:t>Strain</w:t>
            </w:r>
          </w:p>
          <w:p w14:paraId="0B02A9E2"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03C04D1" w14:textId="7C94A561"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199184DE" w14:textId="706F62D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7EA3024D" w14:textId="612A482F"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4E9C4162" w14:textId="3AC691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5B8530EE" w14:textId="25B42269"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1FB2FC9F" w14:textId="6D665F65"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EAE2031" w14:textId="77777777" w:rsidR="009E5344" w:rsidRPr="001E0803" w:rsidRDefault="00B5596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915EF9D" w14:textId="32D6388A"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49961E98" w14:textId="4F09C6C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1F208EC7" w14:textId="7F24686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3F122ECD" w14:textId="52E30BB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379A4564" w14:textId="6E82E2D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3464DBC7" w14:textId="0190F548"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DFEED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7E0B89F" w14:textId="5F43D7F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131775B8" w14:textId="451BAD1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60BD20A" w14:textId="32C55DBB"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E8573F8" w14:textId="6B44A9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30BEBC9F" w14:textId="2E460311"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2056FD33" w14:textId="311E884D"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97F138A"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7B1D7556" w14:textId="48C092F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342B6D23" w14:textId="51CC1B4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0106AC2A" w14:textId="58A99896"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78076F91" w14:textId="443A588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050033D" w14:textId="4EF0785E"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8992064" w14:textId="7B5FADD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F55E941"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DE2436B" w14:textId="1ED2FA1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6C4153C8" w14:textId="1E4051E9"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21381FDC" w14:textId="7D4FA18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12B0CAC" w14:textId="0D640CFE"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6B91DC7A" w14:textId="7A469C24"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55C424CA" w14:textId="209CFB78"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619D6700" w14:textId="77777777" w:rsidR="009E5344" w:rsidRPr="001E0803" w:rsidRDefault="00B5596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6E8544B0" w14:textId="1ED09DC5"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09A8FE0A" w14:textId="24931191"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332680E7" w14:textId="72F4E5F3"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672BEB64" w14:textId="525311BD"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AF2547D" w14:textId="01E103CC"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5DA00E3C" w14:textId="4167EB1B"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4F7DD232" w14:textId="6CA0150E"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28F5AC0C" w14:textId="4441538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3D600B4" w14:textId="3915AAD0"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73E5EA01" w14:textId="38268BBF"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564F28DD" w14:textId="57DC529B"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5DF93E8" w14:textId="305B602F"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5D39FB27" w14:textId="4AB353B5"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C34C28">
      <w:pPr>
        <w:jc w:val="center"/>
        <w:rPr>
          <w:sz w:val="22"/>
          <w:szCs w:val="22"/>
        </w:rPr>
      </w:pPr>
      <w:r w:rsidRPr="009B1A45">
        <w:rPr>
          <w:sz w:val="22"/>
          <w:szCs w:val="22"/>
        </w:rPr>
        <w:t>* denotes fixed parameters.</w:t>
      </w:r>
    </w:p>
    <w:p w14:paraId="7236E23C" w14:textId="77777777" w:rsidR="002C16C6" w:rsidRPr="009B1A45" w:rsidRDefault="002C16C6" w:rsidP="00C34C28">
      <w:pPr>
        <w:jc w:val="center"/>
        <w:rPr>
          <w:sz w:val="22"/>
          <w:szCs w:val="22"/>
        </w:rPr>
      </w:pPr>
      <w:r w:rsidRPr="009B1A45">
        <w:rPr>
          <w:sz w:val="22"/>
          <w:szCs w:val="22"/>
        </w:rPr>
        <w:t>- denotes invalid parameter values.</w:t>
      </w:r>
    </w:p>
    <w:p w14:paraId="3E0C68D8" w14:textId="33229E3B"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defined by eqs. 1 and 2, by fixing specific parameters.</w:t>
      </w:r>
    </w:p>
    <w:p w14:paraId="057F42D9" w14:textId="3C1CF5BF" w:rsidR="007E41E1" w:rsidRPr="007E41E1" w:rsidRDefault="007E41E1" w:rsidP="00C34C28"/>
    <w:sectPr w:rsidR="007E41E1" w:rsidRPr="007E41E1" w:rsidSect="00577A2C">
      <w:headerReference w:type="even" r:id="rId25"/>
      <w:headerReference w:type="default" r:id="rId26"/>
      <w:footerReference w:type="even" r:id="rId27"/>
      <w:footerReference w:type="default" r:id="rId28"/>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04ECD" w14:textId="77777777" w:rsidR="0008449C" w:rsidRDefault="0008449C">
      <w:pPr>
        <w:spacing w:line="240" w:lineRule="auto"/>
      </w:pPr>
      <w:r>
        <w:separator/>
      </w:r>
    </w:p>
  </w:endnote>
  <w:endnote w:type="continuationSeparator" w:id="0">
    <w:p w14:paraId="2DFE591F" w14:textId="77777777" w:rsidR="0008449C" w:rsidRDefault="000844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77777777" w:rsidR="00B5596A" w:rsidRDefault="00B5596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B5596A" w:rsidRDefault="00B559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77777777" w:rsidR="00B5596A" w:rsidRDefault="00B5596A"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B5596A" w:rsidRDefault="00B5596A"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3EDA0" w14:textId="77777777" w:rsidR="0008449C" w:rsidRDefault="0008449C">
      <w:pPr>
        <w:spacing w:line="240" w:lineRule="auto"/>
      </w:pPr>
      <w:r>
        <w:separator/>
      </w:r>
    </w:p>
  </w:footnote>
  <w:footnote w:type="continuationSeparator" w:id="0">
    <w:p w14:paraId="35DB5660" w14:textId="77777777" w:rsidR="0008449C" w:rsidRDefault="000844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B5596A" w:rsidRDefault="00B5596A"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10A1EB81" w:rsidR="00B5596A" w:rsidRDefault="00B5596A"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November 29,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6" w:nlCheck="1" w:checkStyle="1"/>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449C"/>
    <w:rsid w:val="00087440"/>
    <w:rsid w:val="000921F7"/>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5727"/>
    <w:rsid w:val="003876FB"/>
    <w:rsid w:val="00390455"/>
    <w:rsid w:val="00396B38"/>
    <w:rsid w:val="003A3F4F"/>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60A13"/>
    <w:rsid w:val="00667056"/>
    <w:rsid w:val="00670381"/>
    <w:rsid w:val="006711F5"/>
    <w:rsid w:val="00673E25"/>
    <w:rsid w:val="006748EC"/>
    <w:rsid w:val="00674F4C"/>
    <w:rsid w:val="00683C0D"/>
    <w:rsid w:val="0068717F"/>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2EE1"/>
    <w:rsid w:val="00874402"/>
    <w:rsid w:val="00874ADD"/>
    <w:rsid w:val="0087553C"/>
    <w:rsid w:val="00876E70"/>
    <w:rsid w:val="00884A9C"/>
    <w:rsid w:val="00890AB5"/>
    <w:rsid w:val="00891EDA"/>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5877"/>
    <w:rsid w:val="00975E58"/>
    <w:rsid w:val="00976B4B"/>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6E2D"/>
    <w:rsid w:val="00AD1148"/>
    <w:rsid w:val="00AD1636"/>
    <w:rsid w:val="00AD28BB"/>
    <w:rsid w:val="00AD4132"/>
    <w:rsid w:val="00AD5609"/>
    <w:rsid w:val="00AD631A"/>
    <w:rsid w:val="00AD7C32"/>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E030C"/>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3399"/>
    <w:rsid w:val="00C34C28"/>
    <w:rsid w:val="00C35103"/>
    <w:rsid w:val="00C37E88"/>
    <w:rsid w:val="00C42E86"/>
    <w:rsid w:val="00C47DBD"/>
    <w:rsid w:val="00C51516"/>
    <w:rsid w:val="00C54697"/>
    <w:rsid w:val="00C55F14"/>
    <w:rsid w:val="00C632E6"/>
    <w:rsid w:val="00C6622A"/>
    <w:rsid w:val="00C7159E"/>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l.dropboxusercontent.com/u/1578682/supp.ipynb"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yoavram/curvebal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figshare.com/s/b08c6b975779e03ec48e" TargetMode="External"/><Relationship Id="rId20" Type="http://schemas.openxmlformats.org/officeDocument/2006/relationships/hyperlink" Target="https://github.com/yoavram/curveball_m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curveball.yoavram.com" TargetMode="External"/><Relationship Id="rId23" Type="http://schemas.openxmlformats.org/officeDocument/2006/relationships/image" Target="media/image9.emf"/><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curveball.netlify.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8.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C34CB75-2F35-C045-979E-E2515A1C5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30</Pages>
  <Words>29373</Words>
  <Characters>167430</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7</cp:revision>
  <cp:lastPrinted>2018-06-20T21:14:00Z</cp:lastPrinted>
  <dcterms:created xsi:type="dcterms:W3CDTF">2018-06-20T21:14:00Z</dcterms:created>
  <dcterms:modified xsi:type="dcterms:W3CDTF">2018-11-2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